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F05417" w14:textId="77777777" w:rsidR="00BA1523" w:rsidRPr="00551BF7" w:rsidRDefault="00EE75C2" w:rsidP="00551BF7">
      <w:pPr>
        <w:spacing w:line="360" w:lineRule="auto"/>
        <w:rPr>
          <w:rFonts w:ascii="Arial Bold" w:hAnsi="Arial Bold" w:cs="Arial"/>
          <w:b/>
          <w:smallCaps/>
        </w:rPr>
      </w:pPr>
      <w:r w:rsidRPr="00551BF7">
        <w:rPr>
          <w:rFonts w:ascii="Arial Bold" w:hAnsi="Arial Bold" w:cs="Arial"/>
          <w:b/>
          <w:smallCaps/>
        </w:rPr>
        <w:t>data d</w:t>
      </w:r>
      <w:r w:rsidR="00BA1523" w:rsidRPr="00551BF7">
        <w:rPr>
          <w:rFonts w:ascii="Arial Bold" w:hAnsi="Arial Bold" w:cs="Arial"/>
          <w:b/>
          <w:smallCaps/>
        </w:rPr>
        <w:t>escriptor</w:t>
      </w:r>
    </w:p>
    <w:p w14:paraId="27D6B97E" w14:textId="77777777" w:rsidR="005973BD" w:rsidRPr="008C2BC8" w:rsidRDefault="00065E74" w:rsidP="00551BF7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 w:rsidRPr="008C2BC8">
        <w:rPr>
          <w:rFonts w:ascii="Arial" w:hAnsi="Arial" w:cs="Arial"/>
          <w:sz w:val="24"/>
          <w:szCs w:val="24"/>
        </w:rPr>
        <w:t xml:space="preserve">Geochemical modelling </w:t>
      </w:r>
      <w:r w:rsidR="00AD5F47" w:rsidRPr="008C2BC8">
        <w:rPr>
          <w:rFonts w:ascii="Arial" w:hAnsi="Arial" w:cs="Arial"/>
          <w:sz w:val="24"/>
          <w:szCs w:val="24"/>
        </w:rPr>
        <w:t xml:space="preserve">of </w:t>
      </w:r>
      <w:r w:rsidR="00BF5ADF" w:rsidRPr="008C2BC8">
        <w:rPr>
          <w:rFonts w:ascii="Arial" w:hAnsi="Arial" w:cs="Arial"/>
          <w:sz w:val="24"/>
          <w:szCs w:val="24"/>
        </w:rPr>
        <w:t xml:space="preserve">groundwater </w:t>
      </w:r>
      <w:r w:rsidR="00AD5F47" w:rsidRPr="008C2BC8">
        <w:rPr>
          <w:rFonts w:ascii="Arial" w:hAnsi="Arial" w:cs="Arial"/>
          <w:sz w:val="24"/>
          <w:szCs w:val="24"/>
        </w:rPr>
        <w:t xml:space="preserve">in </w:t>
      </w:r>
      <w:r w:rsidR="00E61D88" w:rsidRPr="008C2BC8">
        <w:rPr>
          <w:rFonts w:ascii="Arial" w:hAnsi="Arial" w:cs="Arial"/>
          <w:sz w:val="24"/>
          <w:szCs w:val="24"/>
        </w:rPr>
        <w:t>the Namaqualand</w:t>
      </w:r>
      <w:r w:rsidR="00AD5F47" w:rsidRPr="008C2BC8">
        <w:rPr>
          <w:rFonts w:ascii="Arial" w:hAnsi="Arial" w:cs="Arial"/>
          <w:sz w:val="24"/>
          <w:szCs w:val="24"/>
        </w:rPr>
        <w:t xml:space="preserve"> region</w:t>
      </w:r>
      <w:r w:rsidRPr="008C2BC8">
        <w:rPr>
          <w:rFonts w:ascii="Arial" w:hAnsi="Arial" w:cs="Arial"/>
          <w:sz w:val="24"/>
          <w:szCs w:val="24"/>
        </w:rPr>
        <w:t>, South Africa</w:t>
      </w:r>
    </w:p>
    <w:p w14:paraId="7396E705" w14:textId="77777777" w:rsidR="00485C25" w:rsidRPr="00551BF7" w:rsidRDefault="00065E74" w:rsidP="00551BF7">
      <w:pPr>
        <w:tabs>
          <w:tab w:val="left" w:pos="7485"/>
        </w:tabs>
        <w:spacing w:after="0" w:line="240" w:lineRule="auto"/>
        <w:rPr>
          <w:rFonts w:ascii="Arial" w:hAnsi="Arial" w:cs="Arial"/>
          <w:sz w:val="24"/>
          <w:szCs w:val="24"/>
        </w:rPr>
      </w:pPr>
      <w:r w:rsidRPr="00551BF7">
        <w:rPr>
          <w:rFonts w:ascii="Arial" w:hAnsi="Arial" w:cs="Arial"/>
          <w:sz w:val="24"/>
          <w:szCs w:val="24"/>
        </w:rPr>
        <w:tab/>
      </w:r>
    </w:p>
    <w:p w14:paraId="7F299942" w14:textId="77777777" w:rsidR="00485C25" w:rsidRPr="00551BF7" w:rsidRDefault="00485C25" w:rsidP="00551BF7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</w:p>
    <w:p w14:paraId="79E96F49" w14:textId="77777777" w:rsidR="005604D0" w:rsidRPr="008E195E" w:rsidRDefault="00BF5ADF" w:rsidP="00551BF7">
      <w:pPr>
        <w:spacing w:after="0" w:line="240" w:lineRule="auto"/>
        <w:jc w:val="center"/>
        <w:rPr>
          <w:rFonts w:ascii="Arial" w:hAnsi="Arial" w:cs="Arial"/>
          <w:vertAlign w:val="superscript"/>
        </w:rPr>
      </w:pPr>
      <w:r w:rsidRPr="008E195E">
        <w:rPr>
          <w:rFonts w:ascii="Arial" w:hAnsi="Arial" w:cs="Arial"/>
        </w:rPr>
        <w:t>Innocentia G. Erdogan</w:t>
      </w:r>
      <w:r w:rsidR="00B810E5" w:rsidRPr="008E195E">
        <w:rPr>
          <w:rFonts w:ascii="Arial" w:hAnsi="Arial" w:cs="Arial"/>
          <w:vertAlign w:val="superscript"/>
        </w:rPr>
        <w:t>123</w:t>
      </w:r>
      <w:r w:rsidR="00E61D88" w:rsidRPr="008E195E">
        <w:rPr>
          <w:rFonts w:ascii="Arial" w:hAnsi="Arial" w:cs="Arial"/>
          <w:vertAlign w:val="superscript"/>
        </w:rPr>
        <w:t>*</w:t>
      </w:r>
      <w:r w:rsidR="00B810E5" w:rsidRPr="008E195E">
        <w:rPr>
          <w:rFonts w:ascii="Arial" w:hAnsi="Arial" w:cs="Arial"/>
        </w:rPr>
        <w:t xml:space="preserve">, </w:t>
      </w:r>
      <w:r w:rsidR="00251B57" w:rsidRPr="008E195E">
        <w:rPr>
          <w:rFonts w:ascii="Arial" w:hAnsi="Arial" w:cs="Arial"/>
        </w:rPr>
        <w:t>Alseno Mosa</w:t>
      </w:r>
      <w:r w:rsidR="009C6F82" w:rsidRPr="008E195E">
        <w:rPr>
          <w:rFonts w:ascii="Arial" w:hAnsi="Arial" w:cs="Arial"/>
        </w:rPr>
        <w:t>i</w:t>
      </w:r>
      <w:r w:rsidR="00C30590" w:rsidRPr="008E195E">
        <w:rPr>
          <w:rFonts w:ascii="Arial" w:hAnsi="Arial" w:cs="Arial"/>
          <w:vertAlign w:val="superscript"/>
        </w:rPr>
        <w:t>4</w:t>
      </w:r>
      <w:r w:rsidR="00C95D7C" w:rsidRPr="008E195E">
        <w:rPr>
          <w:rFonts w:ascii="Arial" w:hAnsi="Arial" w:cs="Arial"/>
        </w:rPr>
        <w:t>, Seteno K.O. Ntwampe</w:t>
      </w:r>
      <w:r w:rsidR="009C6F82" w:rsidRPr="008E195E">
        <w:rPr>
          <w:rFonts w:ascii="Arial" w:hAnsi="Arial" w:cs="Arial"/>
          <w:vertAlign w:val="superscript"/>
        </w:rPr>
        <w:t>1</w:t>
      </w:r>
      <w:r w:rsidR="00485C25" w:rsidRPr="008E195E">
        <w:rPr>
          <w:rFonts w:ascii="Arial" w:hAnsi="Arial" w:cs="Arial"/>
        </w:rPr>
        <w:t>,</w:t>
      </w:r>
      <w:r w:rsidR="00B810E5" w:rsidRPr="008E195E">
        <w:rPr>
          <w:rFonts w:ascii="Arial" w:hAnsi="Arial" w:cs="Arial"/>
        </w:rPr>
        <w:t xml:space="preserve"> Elvis</w:t>
      </w:r>
      <w:r w:rsidR="00E61D88" w:rsidRPr="008E195E">
        <w:rPr>
          <w:rFonts w:ascii="Arial" w:hAnsi="Arial" w:cs="Arial"/>
        </w:rPr>
        <w:t xml:space="preserve"> </w:t>
      </w:r>
      <w:r w:rsidR="00C95D7C" w:rsidRPr="008E195E">
        <w:rPr>
          <w:rFonts w:ascii="Arial" w:hAnsi="Arial" w:cs="Arial"/>
        </w:rPr>
        <w:t>Fosso-Kankeu</w:t>
      </w:r>
      <w:r w:rsidR="001611FD" w:rsidRPr="008E195E">
        <w:rPr>
          <w:rFonts w:ascii="Arial" w:hAnsi="Arial" w:cs="Arial"/>
          <w:vertAlign w:val="superscript"/>
        </w:rPr>
        <w:t>1</w:t>
      </w:r>
      <w:r w:rsidR="001611FD" w:rsidRPr="008E195E">
        <w:rPr>
          <w:rFonts w:ascii="Arial" w:hAnsi="Arial" w:cs="Arial"/>
        </w:rPr>
        <w:t>,</w:t>
      </w:r>
      <w:r w:rsidR="00B810E5" w:rsidRPr="008E195E">
        <w:rPr>
          <w:rFonts w:ascii="Arial" w:hAnsi="Arial" w:cs="Arial"/>
        </w:rPr>
        <w:t xml:space="preserve"> </w:t>
      </w:r>
      <w:proofErr w:type="spellStart"/>
      <w:r w:rsidR="00B810E5" w:rsidRPr="008E195E">
        <w:rPr>
          <w:rFonts w:ascii="Arial" w:hAnsi="Arial" w:cs="Arial"/>
        </w:rPr>
        <w:t>Frans</w:t>
      </w:r>
      <w:proofErr w:type="spellEnd"/>
      <w:r w:rsidR="00B810E5" w:rsidRPr="008E195E">
        <w:rPr>
          <w:rFonts w:ascii="Arial" w:hAnsi="Arial" w:cs="Arial"/>
        </w:rPr>
        <w:t xml:space="preserve"> </w:t>
      </w:r>
      <w:r w:rsidR="005B52AA" w:rsidRPr="008E195E">
        <w:rPr>
          <w:rFonts w:ascii="Arial" w:hAnsi="Arial" w:cs="Arial"/>
        </w:rPr>
        <w:t xml:space="preserve">B. </w:t>
      </w:r>
      <w:r w:rsidR="00B810E5" w:rsidRPr="008E195E">
        <w:rPr>
          <w:rFonts w:ascii="Arial" w:hAnsi="Arial" w:cs="Arial"/>
        </w:rPr>
        <w:t>Waanders</w:t>
      </w:r>
      <w:r w:rsidR="001611FD" w:rsidRPr="008E195E">
        <w:rPr>
          <w:rFonts w:ascii="Arial" w:hAnsi="Arial" w:cs="Arial"/>
          <w:vertAlign w:val="superscript"/>
        </w:rPr>
        <w:t>1</w:t>
      </w:r>
    </w:p>
    <w:p w14:paraId="0B5F3C88" w14:textId="77777777" w:rsidR="00485C25" w:rsidRPr="00551BF7" w:rsidRDefault="00485C25" w:rsidP="00551BF7">
      <w:pPr>
        <w:spacing w:after="0" w:line="240" w:lineRule="auto"/>
        <w:jc w:val="center"/>
        <w:rPr>
          <w:rFonts w:ascii="Arial" w:hAnsi="Arial" w:cs="Arial"/>
        </w:rPr>
      </w:pPr>
    </w:p>
    <w:p w14:paraId="5FA1EE5E" w14:textId="77777777" w:rsidR="00C466CE" w:rsidRPr="00551BF7" w:rsidRDefault="00694F40" w:rsidP="00551BF7">
      <w:pPr>
        <w:spacing w:line="360" w:lineRule="auto"/>
        <w:jc w:val="both"/>
        <w:rPr>
          <w:rFonts w:ascii="Arial" w:hAnsi="Arial" w:cs="Arial"/>
          <w:b/>
        </w:rPr>
      </w:pPr>
      <w:r w:rsidRPr="00551BF7">
        <w:rPr>
          <w:rFonts w:ascii="Arial" w:hAnsi="Arial" w:cs="Arial"/>
          <w:b/>
        </w:rPr>
        <w:t>Abstract</w:t>
      </w:r>
      <w:r w:rsidR="00485C25" w:rsidRPr="00551BF7">
        <w:rPr>
          <w:rFonts w:ascii="Arial" w:hAnsi="Arial" w:cs="Arial"/>
          <w:b/>
        </w:rPr>
        <w:t>:</w:t>
      </w:r>
    </w:p>
    <w:p w14:paraId="6242787E" w14:textId="77777777" w:rsidR="001427A5" w:rsidRPr="00551BF7" w:rsidRDefault="00A23FB0" w:rsidP="00551BF7">
      <w:pPr>
        <w:spacing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>Namaqualand is</w:t>
      </w:r>
      <w:r w:rsidR="00D21E8B" w:rsidRPr="00551BF7">
        <w:rPr>
          <w:rFonts w:ascii="Arial" w:hAnsi="Arial" w:cs="Arial"/>
        </w:rPr>
        <w:t xml:space="preserve"> one of the </w:t>
      </w:r>
      <w:proofErr w:type="spellStart"/>
      <w:r w:rsidR="00E61D88" w:rsidRPr="00551BF7">
        <w:rPr>
          <w:rFonts w:ascii="Arial" w:hAnsi="Arial" w:cs="Arial"/>
        </w:rPr>
        <w:t>aridest</w:t>
      </w:r>
      <w:proofErr w:type="spellEnd"/>
      <w:r w:rsidR="00D21E8B" w:rsidRPr="00551BF7">
        <w:rPr>
          <w:rFonts w:ascii="Arial" w:hAnsi="Arial" w:cs="Arial"/>
        </w:rPr>
        <w:t xml:space="preserve"> areas in South Africa. In recent</w:t>
      </w:r>
      <w:r w:rsidRPr="00551BF7">
        <w:rPr>
          <w:rFonts w:ascii="Arial" w:hAnsi="Arial" w:cs="Arial"/>
        </w:rPr>
        <w:t xml:space="preserve"> </w:t>
      </w:r>
      <w:r w:rsidR="00D21E8B" w:rsidRPr="00551BF7">
        <w:rPr>
          <w:rFonts w:ascii="Arial" w:hAnsi="Arial" w:cs="Arial"/>
        </w:rPr>
        <w:t xml:space="preserve">years, rapid development has created a </w:t>
      </w:r>
      <w:r w:rsidR="00E61D88" w:rsidRPr="00551BF7">
        <w:rPr>
          <w:rFonts w:ascii="Arial" w:hAnsi="Arial" w:cs="Arial"/>
        </w:rPr>
        <w:t>high</w:t>
      </w:r>
      <w:r w:rsidR="00D21E8B" w:rsidRPr="00551BF7">
        <w:rPr>
          <w:rFonts w:ascii="Arial" w:hAnsi="Arial" w:cs="Arial"/>
        </w:rPr>
        <w:t>er demand for</w:t>
      </w:r>
      <w:r w:rsidRPr="00551BF7">
        <w:rPr>
          <w:rFonts w:ascii="Arial" w:hAnsi="Arial" w:cs="Arial"/>
        </w:rPr>
        <w:t xml:space="preserve"> </w:t>
      </w:r>
      <w:r w:rsidR="00D21E8B" w:rsidRPr="00551BF7">
        <w:rPr>
          <w:rFonts w:ascii="Arial" w:hAnsi="Arial" w:cs="Arial"/>
        </w:rPr>
        <w:t>water which is increasingly fulfilled by groundwater</w:t>
      </w:r>
      <w:r w:rsidRPr="00551BF7">
        <w:rPr>
          <w:rFonts w:ascii="Arial" w:hAnsi="Arial" w:cs="Arial"/>
        </w:rPr>
        <w:t xml:space="preserve"> </w:t>
      </w:r>
      <w:r w:rsidR="00335BB3" w:rsidRPr="00551BF7">
        <w:rPr>
          <w:rFonts w:ascii="Arial" w:hAnsi="Arial" w:cs="Arial"/>
        </w:rPr>
        <w:t xml:space="preserve">abstraction. </w:t>
      </w:r>
      <w:r w:rsidRPr="00551BF7">
        <w:rPr>
          <w:rFonts w:ascii="Arial" w:hAnsi="Arial" w:cs="Arial"/>
        </w:rPr>
        <w:t>Comprehensive</w:t>
      </w:r>
      <w:r w:rsidR="00D21E8B" w:rsidRPr="00551BF7">
        <w:rPr>
          <w:rFonts w:ascii="Arial" w:hAnsi="Arial" w:cs="Arial"/>
        </w:rPr>
        <w:t xml:space="preserve"> </w:t>
      </w:r>
      <w:r w:rsidRPr="00551BF7">
        <w:rPr>
          <w:rFonts w:ascii="Arial" w:hAnsi="Arial" w:cs="Arial"/>
        </w:rPr>
        <w:t>information</w:t>
      </w:r>
      <w:r w:rsidR="00D21E8B" w:rsidRPr="00551BF7">
        <w:rPr>
          <w:rFonts w:ascii="Arial" w:hAnsi="Arial" w:cs="Arial"/>
        </w:rPr>
        <w:t xml:space="preserve"> of geochemical evolution</w:t>
      </w:r>
      <w:r w:rsidRPr="00551BF7">
        <w:rPr>
          <w:rFonts w:ascii="Arial" w:hAnsi="Arial" w:cs="Arial"/>
        </w:rPr>
        <w:t xml:space="preserve"> </w:t>
      </w:r>
      <w:r w:rsidR="00D21E8B" w:rsidRPr="00551BF7">
        <w:rPr>
          <w:rFonts w:ascii="Arial" w:hAnsi="Arial" w:cs="Arial"/>
        </w:rPr>
        <w:t xml:space="preserve">of groundwater quality can improve the understanding of hydrochemical </w:t>
      </w:r>
      <w:r w:rsidR="00E926AD" w:rsidRPr="00551BF7">
        <w:rPr>
          <w:rFonts w:ascii="Arial" w:hAnsi="Arial" w:cs="Arial"/>
        </w:rPr>
        <w:t>characteristics</w:t>
      </w:r>
      <w:r w:rsidR="00D21E8B" w:rsidRPr="00551BF7">
        <w:rPr>
          <w:rFonts w:ascii="Arial" w:hAnsi="Arial" w:cs="Arial"/>
        </w:rPr>
        <w:t>, and promote</w:t>
      </w:r>
      <w:r w:rsidR="00E926AD" w:rsidRPr="00551BF7">
        <w:rPr>
          <w:rFonts w:ascii="Arial" w:hAnsi="Arial" w:cs="Arial"/>
        </w:rPr>
        <w:t xml:space="preserve"> </w:t>
      </w:r>
      <w:r w:rsidR="00D21E8B" w:rsidRPr="00551BF7">
        <w:rPr>
          <w:rFonts w:ascii="Arial" w:hAnsi="Arial" w:cs="Arial"/>
        </w:rPr>
        <w:t>sustainable development and effective management of</w:t>
      </w:r>
      <w:r w:rsidR="00E926AD" w:rsidRPr="00551BF7">
        <w:rPr>
          <w:rFonts w:ascii="Arial" w:hAnsi="Arial" w:cs="Arial"/>
        </w:rPr>
        <w:t xml:space="preserve"> </w:t>
      </w:r>
      <w:r w:rsidR="00D21E8B" w:rsidRPr="00551BF7">
        <w:rPr>
          <w:rFonts w:ascii="Arial" w:hAnsi="Arial" w:cs="Arial"/>
        </w:rPr>
        <w:t xml:space="preserve">groundwater resources. </w:t>
      </w:r>
      <w:r w:rsidR="00C466CE" w:rsidRPr="00551BF7">
        <w:rPr>
          <w:rFonts w:ascii="Arial" w:hAnsi="Arial" w:cs="Arial"/>
        </w:rPr>
        <w:t xml:space="preserve">The study aims </w:t>
      </w:r>
      <w:r w:rsidR="00EF3CF3" w:rsidRPr="00551BF7">
        <w:rPr>
          <w:rFonts w:ascii="Arial" w:hAnsi="Arial" w:cs="Arial"/>
        </w:rPr>
        <w:t>w</w:t>
      </w:r>
      <w:r w:rsidR="00E61D88" w:rsidRPr="00551BF7">
        <w:rPr>
          <w:rFonts w:ascii="Arial" w:hAnsi="Arial" w:cs="Arial"/>
        </w:rPr>
        <w:t>ere</w:t>
      </w:r>
      <w:r w:rsidR="00EF3CF3" w:rsidRPr="00551BF7">
        <w:rPr>
          <w:rFonts w:ascii="Arial" w:hAnsi="Arial" w:cs="Arial"/>
        </w:rPr>
        <w:t xml:space="preserve"> to </w:t>
      </w:r>
      <w:r w:rsidR="00C466CE" w:rsidRPr="00551BF7">
        <w:rPr>
          <w:rFonts w:ascii="Arial" w:hAnsi="Arial" w:cs="Arial"/>
        </w:rPr>
        <w:t>use PHRE</w:t>
      </w:r>
      <w:r w:rsidR="003A672C" w:rsidRPr="00551BF7">
        <w:rPr>
          <w:rFonts w:ascii="Arial" w:hAnsi="Arial" w:cs="Arial"/>
        </w:rPr>
        <w:t xml:space="preserve">EQC model to </w:t>
      </w:r>
      <w:r w:rsidR="00EF3CF3" w:rsidRPr="00551BF7">
        <w:rPr>
          <w:rFonts w:ascii="Arial" w:hAnsi="Arial" w:cs="Arial"/>
        </w:rPr>
        <w:t xml:space="preserve">determine </w:t>
      </w:r>
      <w:proofErr w:type="spellStart"/>
      <w:r w:rsidR="00C466CE" w:rsidRPr="00551BF7">
        <w:rPr>
          <w:rFonts w:ascii="Arial" w:hAnsi="Arial" w:cs="Arial"/>
        </w:rPr>
        <w:t>hydrogeochemical</w:t>
      </w:r>
      <w:proofErr w:type="spellEnd"/>
      <w:r w:rsidR="00C466CE" w:rsidRPr="00551BF7">
        <w:rPr>
          <w:rFonts w:ascii="Arial" w:hAnsi="Arial" w:cs="Arial"/>
        </w:rPr>
        <w:t xml:space="preserve"> </w:t>
      </w:r>
      <w:r w:rsidR="003A672C" w:rsidRPr="00551BF7">
        <w:rPr>
          <w:rFonts w:ascii="Arial" w:hAnsi="Arial" w:cs="Arial"/>
        </w:rPr>
        <w:t>characteristics of groundwater</w:t>
      </w:r>
      <w:r w:rsidR="00937490" w:rsidRPr="00551BF7">
        <w:rPr>
          <w:rFonts w:ascii="Arial" w:hAnsi="Arial" w:cs="Arial"/>
        </w:rPr>
        <w:t xml:space="preserve">, </w:t>
      </w:r>
      <w:r w:rsidR="00501D97" w:rsidRPr="00551BF7">
        <w:rPr>
          <w:rFonts w:ascii="Arial" w:hAnsi="Arial" w:cs="Arial"/>
        </w:rPr>
        <w:t>to determine how groundwater has deteriorated of time</w:t>
      </w:r>
      <w:r w:rsidR="00937490" w:rsidRPr="00551BF7">
        <w:rPr>
          <w:rFonts w:ascii="Arial" w:hAnsi="Arial" w:cs="Arial"/>
        </w:rPr>
        <w:t xml:space="preserve"> and to identify the major phases that control groundwater in such arid region.</w:t>
      </w:r>
      <w:r w:rsidR="004140A5" w:rsidRPr="00551BF7">
        <w:rPr>
          <w:rFonts w:ascii="Arial" w:hAnsi="Arial" w:cs="Arial"/>
        </w:rPr>
        <w:t xml:space="preserve"> The model output showed phases </w:t>
      </w:r>
      <w:r w:rsidR="00CB3C49" w:rsidRPr="00551BF7">
        <w:rPr>
          <w:rFonts w:ascii="Arial" w:hAnsi="Arial" w:cs="Arial"/>
        </w:rPr>
        <w:t xml:space="preserve">that </w:t>
      </w:r>
      <w:r w:rsidR="004140A5" w:rsidRPr="00551BF7">
        <w:rPr>
          <w:rFonts w:ascii="Arial" w:hAnsi="Arial" w:cs="Arial"/>
        </w:rPr>
        <w:t xml:space="preserve">are governing the </w:t>
      </w:r>
      <w:r w:rsidR="00CB3C49" w:rsidRPr="00551BF7">
        <w:rPr>
          <w:rFonts w:ascii="Arial" w:hAnsi="Arial" w:cs="Arial"/>
        </w:rPr>
        <w:t>ground</w:t>
      </w:r>
      <w:r w:rsidR="004140A5" w:rsidRPr="00551BF7">
        <w:rPr>
          <w:rFonts w:ascii="Arial" w:hAnsi="Arial" w:cs="Arial"/>
        </w:rPr>
        <w:t>water chemistry in this area</w:t>
      </w:r>
      <w:r w:rsidR="00BA1455" w:rsidRPr="00551BF7">
        <w:rPr>
          <w:rFonts w:ascii="Arial" w:hAnsi="Arial" w:cs="Arial"/>
        </w:rPr>
        <w:t>.</w:t>
      </w:r>
      <w:r w:rsidR="004140A5" w:rsidRPr="00551BF7">
        <w:rPr>
          <w:rFonts w:ascii="Arial" w:hAnsi="Arial" w:cs="Arial"/>
        </w:rPr>
        <w:t xml:space="preserve"> </w:t>
      </w:r>
      <w:r w:rsidR="00BA1455" w:rsidRPr="00551BF7">
        <w:rPr>
          <w:rFonts w:ascii="Arial" w:hAnsi="Arial" w:cs="Arial"/>
        </w:rPr>
        <w:t>T</w:t>
      </w:r>
      <w:r w:rsidR="004140A5" w:rsidRPr="00551BF7">
        <w:rPr>
          <w:rFonts w:ascii="Arial" w:hAnsi="Arial" w:cs="Arial"/>
        </w:rPr>
        <w:t xml:space="preserve">he geochemical reactions responsible for </w:t>
      </w:r>
      <w:r w:rsidR="00E61D88" w:rsidRPr="00551BF7">
        <w:rPr>
          <w:rFonts w:ascii="Arial" w:hAnsi="Arial" w:cs="Arial"/>
        </w:rPr>
        <w:t xml:space="preserve">the </w:t>
      </w:r>
      <w:r w:rsidR="004140A5" w:rsidRPr="00551BF7">
        <w:rPr>
          <w:rFonts w:ascii="Arial" w:hAnsi="Arial" w:cs="Arial"/>
        </w:rPr>
        <w:t xml:space="preserve">evolution of groundwater chemistry along the flow path were </w:t>
      </w:r>
      <w:r w:rsidR="00E61D88" w:rsidRPr="00551BF7">
        <w:rPr>
          <w:rFonts w:ascii="Arial" w:hAnsi="Arial" w:cs="Arial"/>
        </w:rPr>
        <w:t xml:space="preserve">the </w:t>
      </w:r>
      <w:r w:rsidR="004140A5" w:rsidRPr="00551BF7">
        <w:rPr>
          <w:rFonts w:ascii="Arial" w:hAnsi="Arial" w:cs="Arial"/>
        </w:rPr>
        <w:t xml:space="preserve">dissolution of </w:t>
      </w:r>
      <w:r w:rsidR="00E92F31" w:rsidRPr="00551BF7">
        <w:rPr>
          <w:rFonts w:ascii="Arial" w:hAnsi="Arial" w:cs="Arial"/>
        </w:rPr>
        <w:t>t</w:t>
      </w:r>
      <w:r w:rsidR="00E56CD5" w:rsidRPr="00551BF7">
        <w:rPr>
          <w:rFonts w:ascii="Arial" w:hAnsi="Arial" w:cs="Arial"/>
        </w:rPr>
        <w:t xml:space="preserve">he carbonate minerals </w:t>
      </w:r>
      <w:r w:rsidR="00342EA5" w:rsidRPr="00551BF7">
        <w:rPr>
          <w:rFonts w:ascii="Arial" w:hAnsi="Arial" w:cs="Arial"/>
        </w:rPr>
        <w:t xml:space="preserve">such as </w:t>
      </w:r>
      <w:r w:rsidR="00D237B9" w:rsidRPr="00551BF7">
        <w:rPr>
          <w:rFonts w:ascii="Arial" w:hAnsi="Arial" w:cs="Arial"/>
        </w:rPr>
        <w:t>aragonite,</w:t>
      </w:r>
      <w:r w:rsidR="004F74DE" w:rsidRPr="00551BF7">
        <w:rPr>
          <w:rFonts w:ascii="Arial" w:hAnsi="Arial" w:cs="Arial"/>
        </w:rPr>
        <w:t xml:space="preserve"> </w:t>
      </w:r>
      <w:r w:rsidR="00D237B9" w:rsidRPr="00551BF7">
        <w:rPr>
          <w:rFonts w:ascii="Arial" w:hAnsi="Arial" w:cs="Arial"/>
        </w:rPr>
        <w:t>Ca</w:t>
      </w:r>
      <w:r w:rsidR="00D237B9" w:rsidRPr="00551BF7">
        <w:rPr>
          <w:rFonts w:ascii="Arial" w:hAnsi="Arial" w:cs="Arial"/>
          <w:vertAlign w:val="subscript"/>
        </w:rPr>
        <w:t>3</w:t>
      </w:r>
      <w:r w:rsidR="00D237B9" w:rsidRPr="00551BF7">
        <w:rPr>
          <w:rFonts w:ascii="Arial" w:hAnsi="Arial" w:cs="Arial"/>
        </w:rPr>
        <w:t>(PO</w:t>
      </w:r>
      <w:r w:rsidR="00D237B9" w:rsidRPr="00551BF7">
        <w:rPr>
          <w:rFonts w:ascii="Arial" w:hAnsi="Arial" w:cs="Arial"/>
          <w:vertAlign w:val="subscript"/>
        </w:rPr>
        <w:t>4</w:t>
      </w:r>
      <w:r w:rsidR="00D237B9" w:rsidRPr="00551BF7">
        <w:rPr>
          <w:rFonts w:ascii="Arial" w:hAnsi="Arial" w:cs="Arial"/>
        </w:rPr>
        <w:t>)</w:t>
      </w:r>
      <w:r w:rsidR="00D237B9" w:rsidRPr="00551BF7">
        <w:rPr>
          <w:rFonts w:ascii="Arial" w:hAnsi="Arial" w:cs="Arial"/>
          <w:vertAlign w:val="subscript"/>
        </w:rPr>
        <w:t>2</w:t>
      </w:r>
      <w:r w:rsidR="00D237B9" w:rsidRPr="00551BF7">
        <w:rPr>
          <w:rFonts w:ascii="Arial" w:hAnsi="Arial" w:cs="Arial"/>
        </w:rPr>
        <w:t>, calcite dolomite</w:t>
      </w:r>
      <w:r w:rsidR="00A76278" w:rsidRPr="00551BF7">
        <w:rPr>
          <w:rFonts w:ascii="Arial" w:hAnsi="Arial" w:cs="Arial"/>
        </w:rPr>
        <w:t>,</w:t>
      </w:r>
      <w:r w:rsidR="00AA6E5D" w:rsidRPr="00551BF7">
        <w:rPr>
          <w:rFonts w:ascii="Arial" w:hAnsi="Arial" w:cs="Arial"/>
        </w:rPr>
        <w:t xml:space="preserve"> </w:t>
      </w:r>
      <w:proofErr w:type="spellStart"/>
      <w:r w:rsidR="00AA6E5D" w:rsidRPr="00551BF7">
        <w:rPr>
          <w:rFonts w:ascii="Arial" w:hAnsi="Arial" w:cs="Arial"/>
        </w:rPr>
        <w:t>ferrihydrite</w:t>
      </w:r>
      <w:proofErr w:type="spellEnd"/>
      <w:r w:rsidR="00A76278" w:rsidRPr="00551BF7">
        <w:rPr>
          <w:rFonts w:ascii="Arial" w:hAnsi="Arial" w:cs="Arial"/>
        </w:rPr>
        <w:t xml:space="preserve"> and </w:t>
      </w:r>
      <w:proofErr w:type="spellStart"/>
      <w:r w:rsidR="00A76278" w:rsidRPr="00551BF7">
        <w:rPr>
          <w:rFonts w:ascii="Arial" w:hAnsi="Arial" w:cs="Arial"/>
        </w:rPr>
        <w:t>v</w:t>
      </w:r>
      <w:r w:rsidR="00F13623" w:rsidRPr="00551BF7">
        <w:rPr>
          <w:rFonts w:ascii="Arial" w:hAnsi="Arial" w:cs="Arial"/>
        </w:rPr>
        <w:t>aterite</w:t>
      </w:r>
      <w:proofErr w:type="spellEnd"/>
      <w:r w:rsidR="00F13623" w:rsidRPr="00551BF7">
        <w:rPr>
          <w:rFonts w:ascii="Arial" w:hAnsi="Arial" w:cs="Arial"/>
        </w:rPr>
        <w:t xml:space="preserve"> </w:t>
      </w:r>
      <w:r w:rsidR="00E56CD5" w:rsidRPr="00551BF7">
        <w:rPr>
          <w:rFonts w:ascii="Arial" w:hAnsi="Arial" w:cs="Arial"/>
        </w:rPr>
        <w:t xml:space="preserve">keep gradually from </w:t>
      </w:r>
      <w:proofErr w:type="spellStart"/>
      <w:r w:rsidR="00E56CD5" w:rsidRPr="00551BF7">
        <w:rPr>
          <w:rFonts w:ascii="Arial" w:hAnsi="Arial" w:cs="Arial"/>
        </w:rPr>
        <w:t>u</w:t>
      </w:r>
      <w:r w:rsidR="00D237B9" w:rsidRPr="00551BF7">
        <w:rPr>
          <w:rFonts w:ascii="Arial" w:hAnsi="Arial" w:cs="Arial"/>
        </w:rPr>
        <w:t>nder</w:t>
      </w:r>
      <w:r w:rsidR="00E56CD5" w:rsidRPr="00551BF7">
        <w:rPr>
          <w:rFonts w:ascii="Arial" w:hAnsi="Arial" w:cs="Arial"/>
        </w:rPr>
        <w:t>saturation</w:t>
      </w:r>
      <w:proofErr w:type="spellEnd"/>
      <w:r w:rsidR="00E56CD5" w:rsidRPr="00551BF7">
        <w:rPr>
          <w:rFonts w:ascii="Arial" w:hAnsi="Arial" w:cs="Arial"/>
        </w:rPr>
        <w:t xml:space="preserve"> to </w:t>
      </w:r>
      <w:r w:rsidR="00D237B9" w:rsidRPr="00551BF7">
        <w:rPr>
          <w:rFonts w:ascii="Arial" w:hAnsi="Arial" w:cs="Arial"/>
        </w:rPr>
        <w:t>supersaturating</w:t>
      </w:r>
      <w:r w:rsidR="00E56CD5" w:rsidRPr="00551BF7">
        <w:rPr>
          <w:rFonts w:ascii="Arial" w:hAnsi="Arial" w:cs="Arial"/>
        </w:rPr>
        <w:t xml:space="preserve"> status</w:t>
      </w:r>
      <w:r w:rsidR="0099739E" w:rsidRPr="00551BF7">
        <w:rPr>
          <w:rFonts w:ascii="Arial" w:hAnsi="Arial" w:cs="Arial"/>
        </w:rPr>
        <w:t xml:space="preserve"> and </w:t>
      </w:r>
      <w:r w:rsidR="003C732B" w:rsidRPr="00551BF7">
        <w:rPr>
          <w:rFonts w:ascii="Arial" w:hAnsi="Arial" w:cs="Arial"/>
        </w:rPr>
        <w:t>vice</w:t>
      </w:r>
      <w:r w:rsidR="00F13623" w:rsidRPr="00551BF7">
        <w:rPr>
          <w:rFonts w:ascii="Arial" w:hAnsi="Arial" w:cs="Arial"/>
        </w:rPr>
        <w:t xml:space="preserve"> versa </w:t>
      </w:r>
      <w:r w:rsidR="0099739E" w:rsidRPr="00551BF7">
        <w:rPr>
          <w:rFonts w:ascii="Arial" w:hAnsi="Arial" w:cs="Arial"/>
        </w:rPr>
        <w:t>happed for</w:t>
      </w:r>
      <w:r w:rsidR="00F13623" w:rsidRPr="00551BF7">
        <w:rPr>
          <w:rFonts w:ascii="Arial" w:hAnsi="Arial" w:cs="Arial"/>
        </w:rPr>
        <w:t xml:space="preserve"> </w:t>
      </w:r>
      <w:r w:rsidR="0099739E" w:rsidRPr="00551BF7">
        <w:rPr>
          <w:rFonts w:ascii="Arial" w:hAnsi="Arial" w:cs="Arial"/>
        </w:rPr>
        <w:t>Cd(CO</w:t>
      </w:r>
      <w:r w:rsidR="0099739E" w:rsidRPr="00551BF7">
        <w:rPr>
          <w:rFonts w:ascii="Arial" w:hAnsi="Arial" w:cs="Arial"/>
          <w:vertAlign w:val="subscript"/>
        </w:rPr>
        <w:t>3</w:t>
      </w:r>
      <w:r w:rsidR="0099739E" w:rsidRPr="00551BF7">
        <w:rPr>
          <w:rFonts w:ascii="Arial" w:hAnsi="Arial" w:cs="Arial"/>
        </w:rPr>
        <w:t>)</w:t>
      </w:r>
      <w:r w:rsidR="003C732B" w:rsidRPr="00551BF7">
        <w:rPr>
          <w:rFonts w:ascii="Arial" w:hAnsi="Arial" w:cs="Arial"/>
        </w:rPr>
        <w:t>,</w:t>
      </w:r>
      <w:r w:rsidR="0099739E" w:rsidRPr="00551BF7">
        <w:rPr>
          <w:rFonts w:ascii="Arial" w:hAnsi="Arial" w:cs="Arial"/>
        </w:rPr>
        <w:t xml:space="preserve"> Cr(OH)</w:t>
      </w:r>
      <w:r w:rsidR="0099739E" w:rsidRPr="00551BF7">
        <w:rPr>
          <w:rFonts w:ascii="Arial" w:hAnsi="Arial" w:cs="Arial"/>
          <w:vertAlign w:val="subscript"/>
        </w:rPr>
        <w:t>3</w:t>
      </w:r>
      <w:r w:rsidR="00F13623" w:rsidRPr="00551BF7">
        <w:rPr>
          <w:rFonts w:ascii="Arial" w:hAnsi="Arial" w:cs="Arial"/>
        </w:rPr>
        <w:t xml:space="preserve">. </w:t>
      </w:r>
      <w:r w:rsidR="007A4573" w:rsidRPr="00551BF7">
        <w:rPr>
          <w:rFonts w:ascii="Arial" w:hAnsi="Arial" w:cs="Arial"/>
        </w:rPr>
        <w:t xml:space="preserve">The precipitation of </w:t>
      </w:r>
      <w:proofErr w:type="spellStart"/>
      <w:r w:rsidR="007A4573" w:rsidRPr="00551BF7">
        <w:rPr>
          <w:rFonts w:ascii="Arial" w:hAnsi="Arial" w:cs="Arial"/>
        </w:rPr>
        <w:t>anapaite</w:t>
      </w:r>
      <w:proofErr w:type="spellEnd"/>
      <w:r w:rsidR="007A4573" w:rsidRPr="00551BF7">
        <w:rPr>
          <w:rFonts w:ascii="Arial" w:hAnsi="Arial" w:cs="Arial"/>
        </w:rPr>
        <w:t xml:space="preserve">, </w:t>
      </w:r>
      <w:proofErr w:type="spellStart"/>
      <w:r w:rsidR="007A4573" w:rsidRPr="00551BF7">
        <w:rPr>
          <w:rFonts w:ascii="Arial" w:hAnsi="Arial" w:cs="Arial"/>
        </w:rPr>
        <w:t>chloroapatite</w:t>
      </w:r>
      <w:proofErr w:type="spellEnd"/>
      <w:r w:rsidR="007A4573" w:rsidRPr="00551BF7">
        <w:rPr>
          <w:rFonts w:ascii="Arial" w:hAnsi="Arial" w:cs="Arial"/>
        </w:rPr>
        <w:t>, chromite</w:t>
      </w:r>
      <w:r w:rsidR="00C90AFA" w:rsidRPr="00551BF7">
        <w:rPr>
          <w:rFonts w:ascii="Arial" w:hAnsi="Arial" w:cs="Arial"/>
        </w:rPr>
        <w:t xml:space="preserve">, </w:t>
      </w:r>
      <w:r w:rsidR="00BA1455" w:rsidRPr="00551BF7">
        <w:rPr>
          <w:rFonts w:ascii="Arial" w:hAnsi="Arial" w:cs="Arial"/>
        </w:rPr>
        <w:t>Cr</w:t>
      </w:r>
      <w:r w:rsidR="00BA1455" w:rsidRPr="00551BF7">
        <w:rPr>
          <w:rFonts w:ascii="Arial" w:hAnsi="Arial" w:cs="Arial"/>
          <w:vertAlign w:val="subscript"/>
        </w:rPr>
        <w:t>2</w:t>
      </w:r>
      <w:r w:rsidR="00BA1455" w:rsidRPr="00551BF7">
        <w:rPr>
          <w:rFonts w:ascii="Arial" w:hAnsi="Arial" w:cs="Arial"/>
        </w:rPr>
        <w:t>O</w:t>
      </w:r>
      <w:r w:rsidR="00BA1455" w:rsidRPr="00551BF7">
        <w:rPr>
          <w:rFonts w:ascii="Arial" w:hAnsi="Arial" w:cs="Arial"/>
          <w:vertAlign w:val="subscript"/>
        </w:rPr>
        <w:t>3</w:t>
      </w:r>
      <w:r w:rsidR="00BA1455" w:rsidRPr="00551BF7">
        <w:rPr>
          <w:rFonts w:ascii="Arial" w:hAnsi="Arial" w:cs="Arial"/>
        </w:rPr>
        <w:t>Fe</w:t>
      </w:r>
      <w:r w:rsidR="00BA1455" w:rsidRPr="00551BF7">
        <w:rPr>
          <w:rFonts w:ascii="Arial" w:hAnsi="Arial" w:cs="Arial"/>
          <w:vertAlign w:val="subscript"/>
        </w:rPr>
        <w:t>5</w:t>
      </w:r>
      <w:r w:rsidR="00BA1455" w:rsidRPr="00551BF7">
        <w:rPr>
          <w:rFonts w:ascii="Arial" w:hAnsi="Arial" w:cs="Arial"/>
        </w:rPr>
        <w:t>(</w:t>
      </w:r>
      <w:r w:rsidR="007A4573" w:rsidRPr="00551BF7">
        <w:rPr>
          <w:rFonts w:ascii="Arial" w:hAnsi="Arial" w:cs="Arial"/>
        </w:rPr>
        <w:t>OH)(PO</w:t>
      </w:r>
      <w:r w:rsidR="007A4573" w:rsidRPr="00551BF7">
        <w:rPr>
          <w:rFonts w:ascii="Arial" w:hAnsi="Arial" w:cs="Arial"/>
          <w:vertAlign w:val="subscript"/>
        </w:rPr>
        <w:t>4</w:t>
      </w:r>
      <w:r w:rsidR="007A4573" w:rsidRPr="00551BF7">
        <w:rPr>
          <w:rFonts w:ascii="Arial" w:hAnsi="Arial" w:cs="Arial"/>
        </w:rPr>
        <w:t>)</w:t>
      </w:r>
      <w:r w:rsidR="007A4573" w:rsidRPr="00551BF7">
        <w:rPr>
          <w:rFonts w:ascii="Arial" w:hAnsi="Arial" w:cs="Arial"/>
          <w:vertAlign w:val="subscript"/>
        </w:rPr>
        <w:t>3</w:t>
      </w:r>
      <w:r w:rsidR="000B7F55" w:rsidRPr="00551BF7">
        <w:rPr>
          <w:rFonts w:ascii="Arial" w:hAnsi="Arial" w:cs="Arial"/>
        </w:rPr>
        <w:t xml:space="preserve">, </w:t>
      </w:r>
      <w:proofErr w:type="spellStart"/>
      <w:r w:rsidR="007A4573" w:rsidRPr="00551BF7">
        <w:rPr>
          <w:rFonts w:ascii="Arial" w:hAnsi="Arial" w:cs="Arial"/>
        </w:rPr>
        <w:t>ferryhydrite</w:t>
      </w:r>
      <w:proofErr w:type="spellEnd"/>
      <w:r w:rsidR="007A4573" w:rsidRPr="00551BF7">
        <w:rPr>
          <w:rFonts w:ascii="Arial" w:hAnsi="Arial" w:cs="Arial"/>
        </w:rPr>
        <w:t>, goethite, hematite, hydroxyapati</w:t>
      </w:r>
      <w:r w:rsidR="00335BB3" w:rsidRPr="00551BF7">
        <w:rPr>
          <w:rFonts w:ascii="Arial" w:hAnsi="Arial" w:cs="Arial"/>
        </w:rPr>
        <w:t xml:space="preserve">te, </w:t>
      </w:r>
      <w:proofErr w:type="spellStart"/>
      <w:r w:rsidR="00BA1455" w:rsidRPr="00551BF7">
        <w:rPr>
          <w:rFonts w:ascii="Arial" w:hAnsi="Arial" w:cs="Arial"/>
        </w:rPr>
        <w:t>lepidocrocite</w:t>
      </w:r>
      <w:proofErr w:type="spellEnd"/>
      <w:r w:rsidR="00BA1455" w:rsidRPr="00551BF7">
        <w:rPr>
          <w:rFonts w:ascii="Arial" w:hAnsi="Arial" w:cs="Arial"/>
        </w:rPr>
        <w:t xml:space="preserve">, </w:t>
      </w:r>
      <w:proofErr w:type="spellStart"/>
      <w:r w:rsidR="00BA1455" w:rsidRPr="00551BF7">
        <w:rPr>
          <w:rFonts w:ascii="Arial" w:hAnsi="Arial" w:cs="Arial"/>
        </w:rPr>
        <w:t>maghemite</w:t>
      </w:r>
      <w:proofErr w:type="spellEnd"/>
      <w:r w:rsidR="00BA1455" w:rsidRPr="00551BF7">
        <w:rPr>
          <w:rFonts w:ascii="Arial" w:hAnsi="Arial" w:cs="Arial"/>
        </w:rPr>
        <w:t xml:space="preserve">, </w:t>
      </w:r>
      <w:r w:rsidR="000B7F55" w:rsidRPr="00551BF7">
        <w:rPr>
          <w:rFonts w:ascii="Arial" w:hAnsi="Arial" w:cs="Arial"/>
        </w:rPr>
        <w:t>magnetite.</w:t>
      </w:r>
      <w:r w:rsidR="007D48D9" w:rsidRPr="00551BF7">
        <w:rPr>
          <w:rFonts w:ascii="Arial" w:hAnsi="Arial" w:cs="Arial"/>
        </w:rPr>
        <w:t xml:space="preserve"> </w:t>
      </w:r>
      <w:r w:rsidR="00E61D88" w:rsidRPr="00551BF7">
        <w:rPr>
          <w:rFonts w:ascii="Arial" w:hAnsi="Arial" w:cs="Arial"/>
        </w:rPr>
        <w:t>In contrast,</w:t>
      </w:r>
      <w:r w:rsidR="000B7F55" w:rsidRPr="00551BF7">
        <w:rPr>
          <w:rFonts w:ascii="Arial" w:hAnsi="Arial" w:cs="Arial"/>
        </w:rPr>
        <w:t xml:space="preserve"> magnesite changed from </w:t>
      </w:r>
      <w:proofErr w:type="spellStart"/>
      <w:r w:rsidR="000B7F55" w:rsidRPr="00551BF7">
        <w:rPr>
          <w:rFonts w:ascii="Arial" w:hAnsi="Arial" w:cs="Arial"/>
        </w:rPr>
        <w:t>undersaturated</w:t>
      </w:r>
      <w:proofErr w:type="spellEnd"/>
      <w:r w:rsidR="000B7F55" w:rsidRPr="00551BF7">
        <w:rPr>
          <w:rFonts w:ascii="Arial" w:hAnsi="Arial" w:cs="Arial"/>
        </w:rPr>
        <w:t xml:space="preserve"> to equilibrium phase.</w:t>
      </w:r>
      <w:r w:rsidR="0096759A" w:rsidRPr="00551BF7">
        <w:rPr>
          <w:rFonts w:ascii="Arial" w:hAnsi="Arial" w:cs="Arial"/>
        </w:rPr>
        <w:t xml:space="preserve"> </w:t>
      </w:r>
      <w:r w:rsidR="004D3BE8" w:rsidRPr="00551BF7">
        <w:rPr>
          <w:rFonts w:ascii="Arial" w:hAnsi="Arial" w:cs="Arial"/>
        </w:rPr>
        <w:t>T</w:t>
      </w:r>
      <w:r w:rsidR="00234789" w:rsidRPr="00551BF7">
        <w:rPr>
          <w:rFonts w:ascii="Arial" w:hAnsi="Arial" w:cs="Arial"/>
        </w:rPr>
        <w:t xml:space="preserve">he SI </w:t>
      </w:r>
      <w:r w:rsidR="004D3BE8" w:rsidRPr="00551BF7">
        <w:rPr>
          <w:rFonts w:ascii="Arial" w:hAnsi="Arial" w:cs="Arial"/>
        </w:rPr>
        <w:t xml:space="preserve">of </w:t>
      </w:r>
      <w:r w:rsidR="0096759A" w:rsidRPr="00551BF7">
        <w:rPr>
          <w:rFonts w:ascii="Arial" w:hAnsi="Arial" w:cs="Arial"/>
        </w:rPr>
        <w:t>gypsum</w:t>
      </w:r>
      <w:r w:rsidR="00F13623" w:rsidRPr="00551BF7">
        <w:rPr>
          <w:rFonts w:ascii="Arial" w:hAnsi="Arial" w:cs="Arial"/>
        </w:rPr>
        <w:t>, siderite and halite</w:t>
      </w:r>
      <w:r w:rsidR="0096759A" w:rsidRPr="00551BF7">
        <w:rPr>
          <w:rFonts w:ascii="Arial" w:hAnsi="Arial" w:cs="Arial"/>
        </w:rPr>
        <w:t xml:space="preserve"> remained </w:t>
      </w:r>
      <w:proofErr w:type="spellStart"/>
      <w:r w:rsidR="00342EA5" w:rsidRPr="00551BF7">
        <w:rPr>
          <w:rFonts w:ascii="Arial" w:hAnsi="Arial" w:cs="Arial"/>
        </w:rPr>
        <w:t>undersaturated</w:t>
      </w:r>
      <w:proofErr w:type="spellEnd"/>
      <w:r w:rsidR="00777C3C" w:rsidRPr="00551BF7">
        <w:rPr>
          <w:rFonts w:ascii="Arial" w:hAnsi="Arial" w:cs="Arial"/>
        </w:rPr>
        <w:t>, indicating that these minerals may be subject to continuous</w:t>
      </w:r>
      <w:r w:rsidR="00B21FC9" w:rsidRPr="00551BF7">
        <w:rPr>
          <w:rFonts w:ascii="Arial" w:hAnsi="Arial" w:cs="Arial"/>
        </w:rPr>
        <w:t xml:space="preserve"> </w:t>
      </w:r>
      <w:r w:rsidR="00777C3C" w:rsidRPr="00551BF7">
        <w:rPr>
          <w:rFonts w:ascii="Arial" w:hAnsi="Arial" w:cs="Arial"/>
        </w:rPr>
        <w:t>dissolution.</w:t>
      </w:r>
      <w:r w:rsidR="0096759A" w:rsidRPr="00551BF7">
        <w:rPr>
          <w:rFonts w:ascii="Arial" w:hAnsi="Arial" w:cs="Arial"/>
        </w:rPr>
        <w:t xml:space="preserve"> </w:t>
      </w:r>
      <w:r w:rsidR="00133163">
        <w:rPr>
          <w:rFonts w:ascii="Arial" w:hAnsi="Arial" w:cs="Arial"/>
        </w:rPr>
        <w:t xml:space="preserve">Groundwater </w:t>
      </w:r>
      <w:proofErr w:type="spellStart"/>
      <w:r w:rsidR="00133163">
        <w:rPr>
          <w:rFonts w:ascii="Arial" w:hAnsi="Arial" w:cs="Arial"/>
        </w:rPr>
        <w:t>h</w:t>
      </w:r>
      <w:r w:rsidR="003111C5" w:rsidRPr="00551BF7">
        <w:rPr>
          <w:rFonts w:ascii="Arial" w:hAnsi="Arial" w:cs="Arial"/>
        </w:rPr>
        <w:t>ydrogeochemical</w:t>
      </w:r>
      <w:proofErr w:type="spellEnd"/>
      <w:r w:rsidR="003111C5" w:rsidRPr="00551BF7">
        <w:rPr>
          <w:rFonts w:ascii="Arial" w:hAnsi="Arial" w:cs="Arial"/>
        </w:rPr>
        <w:t xml:space="preserve"> evolution is mainly controlled by </w:t>
      </w:r>
      <w:r w:rsidR="00F84629" w:rsidRPr="00551BF7">
        <w:rPr>
          <w:rFonts w:ascii="Arial" w:hAnsi="Arial" w:cs="Arial"/>
        </w:rPr>
        <w:t>carbonate mineral dissolutions,</w:t>
      </w:r>
      <w:r w:rsidR="0074189B" w:rsidRPr="00551BF7">
        <w:rPr>
          <w:rFonts w:ascii="Arial" w:hAnsi="Arial" w:cs="Arial"/>
        </w:rPr>
        <w:t xml:space="preserve"> cation exchange,</w:t>
      </w:r>
      <w:r w:rsidR="00F84629" w:rsidRPr="00551BF7">
        <w:rPr>
          <w:rFonts w:ascii="Arial" w:hAnsi="Arial" w:cs="Arial"/>
        </w:rPr>
        <w:t xml:space="preserve"> precipitation </w:t>
      </w:r>
      <w:r w:rsidR="003111C5" w:rsidRPr="00551BF7">
        <w:rPr>
          <w:rFonts w:ascii="Arial" w:hAnsi="Arial" w:cs="Arial"/>
        </w:rPr>
        <w:t>and</w:t>
      </w:r>
      <w:r w:rsidR="00F84629" w:rsidRPr="00551BF7">
        <w:rPr>
          <w:rFonts w:ascii="Arial" w:hAnsi="Arial" w:cs="Arial"/>
        </w:rPr>
        <w:t xml:space="preserve"> weathering</w:t>
      </w:r>
      <w:r w:rsidR="003111C5" w:rsidRPr="00551BF7">
        <w:rPr>
          <w:rFonts w:ascii="Arial" w:hAnsi="Arial" w:cs="Arial"/>
        </w:rPr>
        <w:t>.</w:t>
      </w:r>
    </w:p>
    <w:p w14:paraId="2B156CA4" w14:textId="77777777" w:rsidR="00694F40" w:rsidRPr="00C24F42" w:rsidRDefault="00694F40" w:rsidP="00D817D8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551BF7">
        <w:rPr>
          <w:rFonts w:ascii="Arial" w:hAnsi="Arial" w:cs="Arial"/>
          <w:b/>
        </w:rPr>
        <w:t>Keywords:</w:t>
      </w:r>
      <w:r w:rsidRPr="00551BF7">
        <w:rPr>
          <w:rFonts w:ascii="Arial" w:hAnsi="Arial" w:cs="Arial"/>
        </w:rPr>
        <w:t xml:space="preserve"> </w:t>
      </w:r>
      <w:proofErr w:type="spellStart"/>
      <w:r w:rsidR="00E33498" w:rsidRPr="00551BF7">
        <w:rPr>
          <w:rFonts w:ascii="Arial" w:hAnsi="Arial" w:cs="Arial"/>
        </w:rPr>
        <w:t>Hydrogeochemical</w:t>
      </w:r>
      <w:proofErr w:type="spellEnd"/>
      <w:r w:rsidR="00E33498" w:rsidRPr="00551BF7">
        <w:rPr>
          <w:rFonts w:ascii="Arial" w:hAnsi="Arial" w:cs="Arial"/>
        </w:rPr>
        <w:t xml:space="preserve"> processes</w:t>
      </w:r>
      <w:r w:rsidR="00F40D41" w:rsidRPr="00551BF7">
        <w:rPr>
          <w:rFonts w:ascii="Arial" w:hAnsi="Arial" w:cs="Arial"/>
        </w:rPr>
        <w:t>,</w:t>
      </w:r>
      <w:r w:rsidR="00E33498" w:rsidRPr="00551BF7">
        <w:rPr>
          <w:rFonts w:ascii="Arial" w:hAnsi="Arial" w:cs="Arial"/>
        </w:rPr>
        <w:t xml:space="preserve"> </w:t>
      </w:r>
      <w:r w:rsidR="009C6F82" w:rsidRPr="00551BF7">
        <w:rPr>
          <w:rFonts w:ascii="Arial" w:hAnsi="Arial" w:cs="Arial"/>
        </w:rPr>
        <w:t>geochemical</w:t>
      </w:r>
      <w:r w:rsidR="00F40D41" w:rsidRPr="00551BF7">
        <w:rPr>
          <w:rFonts w:ascii="Arial" w:hAnsi="Arial" w:cs="Arial"/>
        </w:rPr>
        <w:t xml:space="preserve"> modelling</w:t>
      </w:r>
      <w:r w:rsidR="000D01CC" w:rsidRPr="00551BF7">
        <w:rPr>
          <w:rFonts w:ascii="Arial" w:hAnsi="Arial" w:cs="Arial"/>
        </w:rPr>
        <w:t xml:space="preserve">, </w:t>
      </w:r>
      <w:r w:rsidRPr="00551BF7">
        <w:rPr>
          <w:rFonts w:ascii="Arial" w:hAnsi="Arial" w:cs="Arial"/>
        </w:rPr>
        <w:t>groundwater</w:t>
      </w:r>
      <w:r w:rsidR="004140A5" w:rsidRPr="00551BF7">
        <w:rPr>
          <w:rFonts w:ascii="Arial" w:hAnsi="Arial" w:cs="Arial"/>
        </w:rPr>
        <w:t xml:space="preserve"> quality</w:t>
      </w:r>
      <w:r w:rsidRPr="00551BF7">
        <w:rPr>
          <w:rFonts w:ascii="Arial" w:hAnsi="Arial" w:cs="Arial"/>
        </w:rPr>
        <w:t xml:space="preserve">, </w:t>
      </w:r>
      <w:r w:rsidR="00F40D41" w:rsidRPr="00D817D8">
        <w:rPr>
          <w:rFonts w:ascii="Arial" w:hAnsi="Arial" w:cs="Arial"/>
        </w:rPr>
        <w:t>PHREEQC</w:t>
      </w:r>
      <w:r w:rsidR="008C6D4B" w:rsidRPr="00D817D8">
        <w:rPr>
          <w:rFonts w:ascii="Arial" w:hAnsi="Arial" w:cs="Arial"/>
        </w:rPr>
        <w:t xml:space="preserve">, </w:t>
      </w:r>
      <w:r w:rsidR="00C30590" w:rsidRPr="00D817D8">
        <w:rPr>
          <w:rFonts w:ascii="Arial" w:hAnsi="Arial" w:cs="Arial"/>
        </w:rPr>
        <w:t>Namaqualand</w:t>
      </w:r>
      <w:r w:rsidR="00D817D8">
        <w:rPr>
          <w:rFonts w:ascii="Arial" w:hAnsi="Arial" w:cs="Arial"/>
        </w:rPr>
        <w:t>.</w:t>
      </w:r>
    </w:p>
    <w:p w14:paraId="6FF59482" w14:textId="77777777" w:rsidR="009C6EE8" w:rsidRPr="00C24F42" w:rsidRDefault="009C6EE8" w:rsidP="00D817D8">
      <w:pPr>
        <w:pStyle w:val="Body"/>
        <w:spacing w:before="240" w:after="0" w:line="240" w:lineRule="auto"/>
        <w:jc w:val="both"/>
        <w:rPr>
          <w:rFonts w:ascii="Arial" w:eastAsia="Times New Roman" w:hAnsi="Arial" w:cs="Arial"/>
          <w:color w:val="auto"/>
          <w:sz w:val="16"/>
          <w:szCs w:val="16"/>
          <w:lang w:val="en-GB"/>
        </w:rPr>
      </w:pPr>
      <w:r w:rsidRPr="00C24F42">
        <w:rPr>
          <w:rFonts w:ascii="Arial" w:hAnsi="Arial" w:cs="Arial"/>
          <w:color w:val="auto"/>
          <w:sz w:val="16"/>
          <w:szCs w:val="16"/>
          <w:vertAlign w:val="superscript"/>
          <w:lang w:val="en-GB"/>
        </w:rPr>
        <w:t>1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>I.G. Erdogan, E. Fosso-Kankeu</w:t>
      </w:r>
      <w:r w:rsidR="003C28DE" w:rsidRPr="00C24F42">
        <w:rPr>
          <w:rFonts w:ascii="Arial" w:hAnsi="Arial" w:cs="Arial"/>
          <w:color w:val="auto"/>
          <w:sz w:val="16"/>
          <w:szCs w:val="16"/>
          <w:lang w:val="en-GB"/>
        </w:rPr>
        <w:t>, Seteno K.O. Ntwampe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, and F. Waanders are with the Water Pollution Monitoring and Remediation Initiatives Research Group (WPMRIRG) in the </w:t>
      </w:r>
      <w:proofErr w:type="spellStart"/>
      <w:r w:rsidRPr="00C24F42">
        <w:rPr>
          <w:rFonts w:ascii="Arial" w:hAnsi="Arial" w:cs="Arial"/>
          <w:color w:val="auto"/>
          <w:sz w:val="16"/>
          <w:szCs w:val="16"/>
          <w:lang w:val="en-GB"/>
        </w:rPr>
        <w:t>CoE</w:t>
      </w:r>
      <w:proofErr w:type="spellEnd"/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 of C-based fuels School of Chemical and Minerals Engineering, North-West University, Potchefstroom, South Africa</w:t>
      </w:r>
      <w:r w:rsidR="003C28DE" w:rsidRPr="00C24F42">
        <w:rPr>
          <w:rFonts w:ascii="Arial" w:hAnsi="Arial" w:cs="Arial"/>
          <w:color w:val="auto"/>
          <w:sz w:val="16"/>
          <w:szCs w:val="16"/>
          <w:lang w:val="en-GB"/>
        </w:rPr>
        <w:t>.</w:t>
      </w:r>
    </w:p>
    <w:p w14:paraId="3B4F43A0" w14:textId="77777777" w:rsidR="009C6EE8" w:rsidRPr="00C24F42" w:rsidRDefault="009C6EE8" w:rsidP="00551BF7">
      <w:pPr>
        <w:pStyle w:val="Body"/>
        <w:spacing w:after="0" w:line="240" w:lineRule="auto"/>
        <w:jc w:val="both"/>
        <w:rPr>
          <w:rFonts w:ascii="Arial" w:hAnsi="Arial" w:cs="Arial"/>
          <w:color w:val="auto"/>
          <w:sz w:val="16"/>
          <w:szCs w:val="16"/>
          <w:lang w:val="en-GB"/>
        </w:rPr>
      </w:pPr>
      <w:r w:rsidRPr="00C24F42">
        <w:rPr>
          <w:rFonts w:ascii="Arial" w:hAnsi="Arial" w:cs="Arial"/>
          <w:color w:val="auto"/>
          <w:sz w:val="16"/>
          <w:szCs w:val="16"/>
          <w:vertAlign w:val="superscript"/>
          <w:lang w:val="en-GB"/>
        </w:rPr>
        <w:t>2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I.G. Erdogan </w:t>
      </w:r>
      <w:r w:rsidR="00E61D88" w:rsidRPr="00C24F42">
        <w:rPr>
          <w:rFonts w:ascii="Arial" w:hAnsi="Arial" w:cs="Arial"/>
          <w:color w:val="auto"/>
          <w:sz w:val="16"/>
          <w:szCs w:val="16"/>
          <w:lang w:val="en-GB"/>
        </w:rPr>
        <w:t>is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 with the </w:t>
      </w:r>
      <w:proofErr w:type="spellStart"/>
      <w:r w:rsidRPr="00C24F42">
        <w:rPr>
          <w:rFonts w:ascii="Arial" w:hAnsi="Arial" w:cs="Arial"/>
          <w:color w:val="auto"/>
          <w:sz w:val="16"/>
          <w:szCs w:val="16"/>
          <w:lang w:val="en-GB"/>
        </w:rPr>
        <w:t>Bioresource</w:t>
      </w:r>
      <w:proofErr w:type="spellEnd"/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 Engineering Research Group (</w:t>
      </w:r>
      <w:r w:rsidRPr="00C24F42">
        <w:rPr>
          <w:rFonts w:ascii="Arial" w:hAnsi="Arial" w:cs="Arial"/>
          <w:iCs/>
          <w:color w:val="auto"/>
          <w:sz w:val="16"/>
          <w:szCs w:val="16"/>
          <w:lang w:val="en-GB"/>
        </w:rPr>
        <w:t>BioERG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>), Cape Peninsula University of Technology, Cape Town, South Africa</w:t>
      </w:r>
    </w:p>
    <w:p w14:paraId="6AE22977" w14:textId="77777777" w:rsidR="009C6EE8" w:rsidRPr="00C24F42" w:rsidRDefault="009C6EE8" w:rsidP="00551BF7">
      <w:pPr>
        <w:pStyle w:val="Body"/>
        <w:spacing w:after="0" w:line="240" w:lineRule="auto"/>
        <w:jc w:val="both"/>
        <w:rPr>
          <w:rFonts w:ascii="Arial" w:eastAsia="Times New Roman" w:hAnsi="Arial" w:cs="Arial"/>
          <w:color w:val="auto"/>
          <w:sz w:val="16"/>
          <w:szCs w:val="16"/>
          <w:lang w:val="en-GB"/>
        </w:rPr>
      </w:pPr>
      <w:r w:rsidRPr="00C24F42">
        <w:rPr>
          <w:rFonts w:ascii="Arial" w:hAnsi="Arial" w:cs="Arial"/>
          <w:color w:val="auto"/>
          <w:sz w:val="16"/>
          <w:szCs w:val="16"/>
          <w:vertAlign w:val="superscript"/>
          <w:lang w:val="en-GB"/>
        </w:rPr>
        <w:t>3</w:t>
      </w:r>
      <w:r w:rsidRPr="00C24F42">
        <w:rPr>
          <w:rFonts w:ascii="Arial" w:hAnsi="Arial" w:cs="Arial"/>
          <w:color w:val="auto"/>
          <w:sz w:val="16"/>
          <w:szCs w:val="16"/>
          <w:lang w:val="en-GB"/>
        </w:rPr>
        <w:t xml:space="preserve"> I.G. Erdogan are with the Faculty of Engineering and the Built Environment, Chemical Engineering Department, Cape Peninsula University of Technology, Cape Town, South Africa</w:t>
      </w:r>
      <w:r w:rsidR="003C28DE" w:rsidRPr="00C24F42">
        <w:rPr>
          <w:rFonts w:ascii="Arial" w:hAnsi="Arial" w:cs="Arial"/>
          <w:color w:val="auto"/>
          <w:sz w:val="16"/>
          <w:szCs w:val="16"/>
          <w:lang w:val="en-GB"/>
        </w:rPr>
        <w:t>.</w:t>
      </w:r>
    </w:p>
    <w:p w14:paraId="015D99FE" w14:textId="77777777" w:rsidR="00C24F42" w:rsidRPr="00D817D8" w:rsidRDefault="00C3539A" w:rsidP="00D817D8">
      <w:pPr>
        <w:rPr>
          <w:rFonts w:ascii="Arial" w:hAnsi="Arial" w:cs="Arial"/>
          <w:i/>
          <w:sz w:val="16"/>
          <w:szCs w:val="16"/>
        </w:rPr>
      </w:pPr>
      <w:r w:rsidRPr="00D817D8">
        <w:rPr>
          <w:rFonts w:ascii="Arial" w:hAnsi="Arial" w:cs="Arial"/>
          <w:sz w:val="16"/>
          <w:szCs w:val="16"/>
          <w:vertAlign w:val="superscript"/>
        </w:rPr>
        <w:t>4</w:t>
      </w:r>
      <w:r w:rsidR="001E3ED6" w:rsidRPr="00D817D8">
        <w:rPr>
          <w:rFonts w:ascii="Arial" w:hAnsi="Arial" w:cs="Arial"/>
          <w:sz w:val="16"/>
          <w:szCs w:val="16"/>
        </w:rPr>
        <w:t xml:space="preserve"> Molecular Sciences Institute, School of Chemistry, University of the Witwatersrand, </w:t>
      </w:r>
      <w:r w:rsidR="004040C2" w:rsidRPr="00D817D8">
        <w:rPr>
          <w:rFonts w:ascii="Arial" w:hAnsi="Arial" w:cs="Arial"/>
          <w:sz w:val="16"/>
          <w:szCs w:val="16"/>
        </w:rPr>
        <w:t>Johannesburg</w:t>
      </w:r>
      <w:r w:rsidR="001E3ED6" w:rsidRPr="00D817D8">
        <w:rPr>
          <w:rFonts w:ascii="Arial" w:hAnsi="Arial" w:cs="Arial"/>
          <w:sz w:val="16"/>
          <w:szCs w:val="16"/>
        </w:rPr>
        <w:t>, South Africa</w:t>
      </w:r>
      <w:r w:rsidR="00C24F42" w:rsidRPr="00D817D8">
        <w:rPr>
          <w:rFonts w:ascii="Arial" w:hAnsi="Arial" w:cs="Arial"/>
          <w:i/>
          <w:sz w:val="16"/>
          <w:szCs w:val="16"/>
        </w:rPr>
        <w:t>.</w:t>
      </w:r>
    </w:p>
    <w:p w14:paraId="7EE95E24" w14:textId="77777777" w:rsidR="00C24F42" w:rsidRPr="00C24F42" w:rsidRDefault="009C6EE8" w:rsidP="00C24F42">
      <w:pPr>
        <w:pStyle w:val="AdressLines"/>
        <w:jc w:val="left"/>
        <w:rPr>
          <w:rFonts w:ascii="Arial" w:hAnsi="Arial" w:cs="Arial"/>
          <w:b/>
          <w:i w:val="0"/>
          <w:sz w:val="16"/>
          <w:szCs w:val="16"/>
        </w:rPr>
      </w:pPr>
      <w:r w:rsidRPr="00C24F42">
        <w:rPr>
          <w:rFonts w:ascii="Arial" w:hAnsi="Arial" w:cs="Arial"/>
          <w:i w:val="0"/>
          <w:sz w:val="16"/>
          <w:szCs w:val="16"/>
        </w:rPr>
        <w:t>*Corresponding author.</w:t>
      </w:r>
      <w:r w:rsidR="00C24F42" w:rsidRPr="00C24F42">
        <w:rPr>
          <w:rFonts w:ascii="Arial" w:hAnsi="Arial" w:cs="Arial"/>
          <w:i w:val="0"/>
          <w:sz w:val="16"/>
          <w:szCs w:val="16"/>
        </w:rPr>
        <w:t xml:space="preserve"> +27 (18) 299 1659; Email: </w:t>
      </w:r>
      <w:hyperlink r:id="rId11" w:history="1">
        <w:r w:rsidR="00C24F42" w:rsidRPr="00C24F42">
          <w:rPr>
            <w:rStyle w:val="Hyperlink"/>
            <w:rFonts w:ascii="Arial" w:hAnsi="Arial" w:cs="Arial"/>
            <w:i w:val="0"/>
            <w:sz w:val="16"/>
            <w:szCs w:val="16"/>
            <w14:ligatures w14:val="standard"/>
          </w:rPr>
          <w:t>Elvis.FossoKankeu@nwu.ac.za</w:t>
        </w:r>
      </w:hyperlink>
    </w:p>
    <w:p w14:paraId="59CD861C" w14:textId="77777777" w:rsidR="00611D3B" w:rsidRPr="00C24F42" w:rsidRDefault="00601D96" w:rsidP="00551BF7">
      <w:pPr>
        <w:pStyle w:val="Body"/>
        <w:spacing w:after="0" w:line="240" w:lineRule="auto"/>
        <w:jc w:val="both"/>
        <w:rPr>
          <w:rStyle w:val="Hyperlink"/>
          <w:rFonts w:ascii="Arial" w:hAnsi="Arial" w:cs="Arial"/>
          <w:color w:val="auto"/>
          <w:sz w:val="16"/>
          <w:szCs w:val="16"/>
          <w:lang w:val="en-GB"/>
        </w:rPr>
      </w:pPr>
      <w:hyperlink r:id="rId12" w:history="1"/>
    </w:p>
    <w:p w14:paraId="3C9ECF4B" w14:textId="77777777" w:rsidR="00611D3B" w:rsidRPr="00551BF7" w:rsidRDefault="00611D3B" w:rsidP="00551BF7">
      <w:pPr>
        <w:rPr>
          <w:rStyle w:val="Hyperlink"/>
          <w:rFonts w:ascii="Arial" w:hAnsi="Arial" w:cs="Arial"/>
          <w:color w:val="auto"/>
          <w:sz w:val="16"/>
          <w:szCs w:val="16"/>
        </w:rPr>
      </w:pPr>
      <w:r w:rsidRPr="00551BF7">
        <w:rPr>
          <w:rStyle w:val="Hyperlink"/>
          <w:rFonts w:ascii="Arial" w:hAnsi="Arial" w:cs="Arial"/>
          <w:color w:val="auto"/>
          <w:sz w:val="16"/>
          <w:szCs w:val="16"/>
        </w:rPr>
        <w:br w:type="page"/>
      </w:r>
    </w:p>
    <w:p w14:paraId="33833209" w14:textId="77777777" w:rsidR="000078C2" w:rsidRPr="000E4E58" w:rsidRDefault="00AD591A" w:rsidP="000E4E58">
      <w:pPr>
        <w:pStyle w:val="Heading2"/>
        <w:rPr>
          <w:rFonts w:ascii="Arial" w:hAnsi="Arial" w:cs="Arial"/>
          <w:b/>
          <w:iCs/>
          <w:smallCaps/>
          <w:color w:val="auto"/>
          <w:sz w:val="20"/>
          <w:szCs w:val="20"/>
        </w:rPr>
      </w:pPr>
      <w:r w:rsidRPr="000E4E58">
        <w:rPr>
          <w:rFonts w:ascii="Arial" w:hAnsi="Arial" w:cs="Arial"/>
          <w:b/>
          <w:smallCaps/>
          <w:color w:val="auto"/>
          <w:sz w:val="20"/>
          <w:szCs w:val="20"/>
        </w:rPr>
        <w:lastRenderedPageBreak/>
        <w:t>s</w:t>
      </w:r>
      <w:r w:rsidR="000078C2" w:rsidRPr="000E4E58">
        <w:rPr>
          <w:rFonts w:ascii="Arial" w:hAnsi="Arial" w:cs="Arial"/>
          <w:b/>
          <w:smallCaps/>
          <w:color w:val="auto"/>
          <w:sz w:val="20"/>
          <w:szCs w:val="20"/>
        </w:rPr>
        <w:t xml:space="preserve">pecification </w:t>
      </w:r>
      <w:r w:rsidRPr="000E4E58">
        <w:rPr>
          <w:rFonts w:ascii="Arial" w:hAnsi="Arial" w:cs="Arial"/>
          <w:b/>
          <w:smallCaps/>
          <w:color w:val="auto"/>
          <w:sz w:val="20"/>
          <w:szCs w:val="20"/>
        </w:rPr>
        <w:t>t</w:t>
      </w:r>
      <w:r w:rsidR="000078C2" w:rsidRPr="000E4E58">
        <w:rPr>
          <w:rFonts w:ascii="Arial" w:hAnsi="Arial" w:cs="Arial"/>
          <w:b/>
          <w:smallCaps/>
          <w:color w:val="auto"/>
          <w:sz w:val="20"/>
          <w:szCs w:val="20"/>
        </w:rPr>
        <w:t>able</w:t>
      </w:r>
    </w:p>
    <w:tbl>
      <w:tblPr>
        <w:tblW w:w="10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2552"/>
        <w:gridCol w:w="7791"/>
      </w:tblGrid>
      <w:tr w:rsidR="000078C2" w:rsidRPr="00551BF7" w14:paraId="5F104CF1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23492D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Subject area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3BB2F3F" w14:textId="77777777" w:rsidR="000078C2" w:rsidRPr="00551BF7" w:rsidRDefault="000078C2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51BF7">
              <w:rPr>
                <w:rFonts w:ascii="Arial" w:hAnsi="Arial" w:cs="Arial"/>
                <w:sz w:val="20"/>
                <w:szCs w:val="20"/>
              </w:rPr>
              <w:t>Hydrogeochemical</w:t>
            </w:r>
            <w:proofErr w:type="spellEnd"/>
            <w:r w:rsidRPr="00551BF7">
              <w:rPr>
                <w:rFonts w:ascii="Arial" w:hAnsi="Arial" w:cs="Arial"/>
                <w:sz w:val="20"/>
                <w:szCs w:val="20"/>
              </w:rPr>
              <w:t xml:space="preserve"> modelling, </w:t>
            </w:r>
            <w:r w:rsidR="00D87B4F" w:rsidRPr="00551BF7">
              <w:rPr>
                <w:rFonts w:ascii="Arial" w:hAnsi="Arial" w:cs="Arial"/>
                <w:sz w:val="20"/>
                <w:szCs w:val="20"/>
              </w:rPr>
              <w:t xml:space="preserve">geohydrology, </w:t>
            </w:r>
            <w:r w:rsidRPr="00551BF7">
              <w:rPr>
                <w:rFonts w:ascii="Arial" w:hAnsi="Arial" w:cs="Arial"/>
                <w:sz w:val="20"/>
                <w:szCs w:val="20"/>
              </w:rPr>
              <w:t>groundwater</w:t>
            </w:r>
            <w:r w:rsidR="00D87B4F" w:rsidRPr="00551BF7">
              <w:rPr>
                <w:rFonts w:ascii="Arial" w:hAnsi="Arial" w:cs="Arial"/>
                <w:sz w:val="20"/>
                <w:szCs w:val="20"/>
              </w:rPr>
              <w:t xml:space="preserve"> quality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, PHREEQC </w:t>
            </w:r>
          </w:p>
        </w:tc>
      </w:tr>
      <w:tr w:rsidR="000078C2" w:rsidRPr="00551BF7" w14:paraId="104032D1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649737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More specific subject area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109CE68" w14:textId="77777777" w:rsidR="000078C2" w:rsidRPr="00551BF7" w:rsidRDefault="000078C2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51BF7">
              <w:rPr>
                <w:rFonts w:ascii="Arial" w:hAnsi="Arial" w:cs="Arial"/>
                <w:sz w:val="20"/>
                <w:szCs w:val="20"/>
              </w:rPr>
              <w:t>Hydrogeochemical</w:t>
            </w:r>
            <w:proofErr w:type="spellEnd"/>
            <w:r w:rsidRPr="00551BF7">
              <w:rPr>
                <w:rFonts w:ascii="Arial" w:hAnsi="Arial" w:cs="Arial"/>
                <w:sz w:val="20"/>
                <w:szCs w:val="20"/>
              </w:rPr>
              <w:t xml:space="preserve"> modelling</w:t>
            </w:r>
          </w:p>
        </w:tc>
      </w:tr>
      <w:tr w:rsidR="000078C2" w:rsidRPr="00551BF7" w14:paraId="780D2CCF" w14:textId="77777777" w:rsidTr="0000183B">
        <w:trPr>
          <w:trHeight w:val="449"/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EA36E6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Type of data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948C727" w14:textId="77777777" w:rsidR="000078C2" w:rsidRPr="00551BF7" w:rsidRDefault="000078C2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Table </w:t>
            </w:r>
          </w:p>
        </w:tc>
      </w:tr>
      <w:tr w:rsidR="000078C2" w:rsidRPr="00551BF7" w14:paraId="1B36E7C5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7CF4F7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How data was acquired 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0CE73A2" w14:textId="77777777" w:rsidR="000078C2" w:rsidRPr="00551BF7" w:rsidRDefault="000078C2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PHREEQC Version 3 is a computer program for s</w:t>
            </w:r>
            <w:r w:rsidR="00441109" w:rsidRPr="00551BF7">
              <w:rPr>
                <w:rFonts w:ascii="Arial" w:hAnsi="Arial" w:cs="Arial"/>
                <w:sz w:val="20"/>
                <w:szCs w:val="20"/>
              </w:rPr>
              <w:t>peciation, batch-reaction, one-d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imensional transport, and inverse geochemical computations modelling for reactions in water to understand </w:t>
            </w:r>
            <w:r w:rsidR="00441109" w:rsidRPr="00551BF7">
              <w:rPr>
                <w:rFonts w:ascii="Arial" w:hAnsi="Arial" w:cs="Arial"/>
                <w:sz w:val="20"/>
                <w:szCs w:val="20"/>
              </w:rPr>
              <w:t>groundwater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and aquifer rock interactions. Equilibrium constants </w:t>
            </w:r>
            <w:r w:rsidR="00441109" w:rsidRPr="00551BF7">
              <w:rPr>
                <w:rFonts w:ascii="Arial" w:hAnsi="Arial" w:cs="Arial"/>
                <w:sz w:val="20"/>
                <w:szCs w:val="20"/>
              </w:rPr>
              <w:t xml:space="preserve">were 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not fixed into the coding of the software to accommodate </w:t>
            </w:r>
            <w:r w:rsidR="00DC3B7F" w:rsidRPr="00551BF7">
              <w:rPr>
                <w:rFonts w:ascii="Arial" w:hAnsi="Arial" w:cs="Arial"/>
                <w:sz w:val="20"/>
                <w:szCs w:val="20"/>
              </w:rPr>
              <w:t>variations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C3B7F" w:rsidRPr="00551BF7">
              <w:rPr>
                <w:rFonts w:ascii="Arial" w:hAnsi="Arial" w:cs="Arial"/>
                <w:sz w:val="20"/>
                <w:szCs w:val="20"/>
              </w:rPr>
              <w:t>of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the equilibrium constants. PHREEQC and EQ3/6 enable the user to manipulate the database and input files to change equilibrium constants when </w:t>
            </w:r>
            <w:r w:rsidR="00DC3B7F" w:rsidRPr="00551BF7">
              <w:rPr>
                <w:rFonts w:ascii="Arial" w:hAnsi="Arial" w:cs="Arial"/>
                <w:sz w:val="20"/>
                <w:szCs w:val="20"/>
              </w:rPr>
              <w:t>desired</w:t>
            </w:r>
            <w:r w:rsidRPr="00551B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0078C2" w:rsidRPr="00551BF7" w14:paraId="09715A43" w14:textId="77777777" w:rsidTr="00D67813">
        <w:trPr>
          <w:trHeight w:val="529"/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6622D8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Data format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D538DBC" w14:textId="77777777" w:rsidR="000078C2" w:rsidRPr="00551BF7" w:rsidRDefault="000078C2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Raw Data</w:t>
            </w:r>
          </w:p>
        </w:tc>
      </w:tr>
      <w:tr w:rsidR="000078C2" w:rsidRPr="00551BF7" w14:paraId="79968FE8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A084A5" w14:textId="77777777" w:rsidR="000078C2" w:rsidRPr="00551BF7" w:rsidRDefault="000078C2" w:rsidP="00551BF7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Experimental features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50D92A6" w14:textId="77777777" w:rsidR="000078C2" w:rsidRPr="00551BF7" w:rsidRDefault="00366FB3" w:rsidP="00551BF7">
            <w:pPr>
              <w:spacing w:before="240"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Namaqualand, </w:t>
            </w:r>
            <w:r w:rsidR="000078C2" w:rsidRPr="00551BF7">
              <w:rPr>
                <w:rFonts w:ascii="Arial" w:hAnsi="Arial" w:cs="Arial"/>
                <w:sz w:val="20"/>
                <w:szCs w:val="20"/>
              </w:rPr>
              <w:t xml:space="preserve">South Africa </w:t>
            </w:r>
            <w:r w:rsidR="000E7F74" w:rsidRPr="00551BF7">
              <w:rPr>
                <w:rFonts w:ascii="Arial" w:hAnsi="Arial" w:cs="Arial"/>
                <w:sz w:val="20"/>
                <w:szCs w:val="20"/>
              </w:rPr>
              <w:t>[30°5'16.0692''S 17°34' 50.4768''E]</w:t>
            </w:r>
          </w:p>
          <w:p w14:paraId="44BFA293" w14:textId="77777777" w:rsidR="000078C2" w:rsidRPr="00551BF7" w:rsidRDefault="000078C2" w:rsidP="00551BF7">
            <w:pPr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Sample preparation: Cape Peninsula University of Technology, </w:t>
            </w:r>
            <w:r w:rsidRPr="00551BF7">
              <w:rPr>
                <w:rFonts w:ascii="Arial" w:hAnsi="Arial" w:cs="Arial"/>
                <w:i/>
                <w:sz w:val="20"/>
                <w:szCs w:val="20"/>
              </w:rPr>
              <w:t>BioERG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laboratory, Cape Town, South Africa</w:t>
            </w:r>
          </w:p>
          <w:p w14:paraId="06CCCB0E" w14:textId="77777777" w:rsidR="000078C2" w:rsidRPr="00551BF7" w:rsidRDefault="000078C2" w:rsidP="00551BF7">
            <w:pPr>
              <w:spacing w:before="240"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[-33°93′0950″S, 18°43′3531″E]</w:t>
            </w:r>
          </w:p>
        </w:tc>
      </w:tr>
      <w:tr w:rsidR="000078C2" w:rsidRPr="00551BF7" w14:paraId="30D3FAAA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1B9D7C" w14:textId="77777777" w:rsidR="000078C2" w:rsidRPr="00551BF7" w:rsidRDefault="000078C2" w:rsidP="00551BF7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Data source and location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E756E98" w14:textId="77777777" w:rsidR="000078C2" w:rsidRPr="00551BF7" w:rsidRDefault="001B0949" w:rsidP="00551BF7">
            <w:pPr>
              <w:spacing w:before="240"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Groundwater from boreholes in</w:t>
            </w:r>
            <w:r w:rsidR="000078C2" w:rsidRPr="00551BF7">
              <w:rPr>
                <w:rFonts w:ascii="Arial" w:hAnsi="Arial" w:cs="Arial"/>
                <w:sz w:val="20"/>
                <w:szCs w:val="20"/>
              </w:rPr>
              <w:t xml:space="preserve"> Namaqualand, South Africa</w:t>
            </w:r>
          </w:p>
          <w:p w14:paraId="5A20A12C" w14:textId="77777777" w:rsidR="000078C2" w:rsidRPr="00551BF7" w:rsidRDefault="000078C2" w:rsidP="00551BF7">
            <w:pPr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[</w:t>
            </w:r>
            <w:r w:rsidR="000E7F74" w:rsidRPr="00551BF7">
              <w:rPr>
                <w:rFonts w:ascii="Arial" w:hAnsi="Arial" w:cs="Arial"/>
                <w:sz w:val="20"/>
                <w:szCs w:val="20"/>
              </w:rPr>
              <w:t>30°</w:t>
            </w:r>
            <w:r w:rsidR="00AB6DFD" w:rsidRPr="00551BF7">
              <w:rPr>
                <w:rFonts w:ascii="Arial" w:hAnsi="Arial" w:cs="Arial"/>
                <w:sz w:val="20"/>
                <w:szCs w:val="20"/>
              </w:rPr>
              <w:t>5'16.0692''S 17°34' 50.4768''E</w:t>
            </w:r>
            <w:r w:rsidRPr="00551BF7">
              <w:rPr>
                <w:rFonts w:ascii="Arial" w:hAnsi="Arial" w:cs="Arial"/>
                <w:sz w:val="20"/>
                <w:szCs w:val="20"/>
              </w:rPr>
              <w:t>]</w:t>
            </w:r>
          </w:p>
        </w:tc>
      </w:tr>
      <w:tr w:rsidR="000078C2" w:rsidRPr="00551BF7" w14:paraId="65961A43" w14:textId="77777777" w:rsidTr="0000183B">
        <w:trPr>
          <w:jc w:val="center"/>
        </w:trPr>
        <w:tc>
          <w:tcPr>
            <w:tcW w:w="255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4F4411E4" w14:textId="77777777" w:rsidR="000078C2" w:rsidRPr="00551BF7" w:rsidRDefault="000078C2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Data accessibility</w:t>
            </w:r>
          </w:p>
        </w:tc>
        <w:tc>
          <w:tcPr>
            <w:tcW w:w="7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16F3245" w14:textId="77777777" w:rsidR="000078C2" w:rsidRPr="00551BF7" w:rsidRDefault="00E61D88" w:rsidP="00551BF7">
            <w:pPr>
              <w:spacing w:before="24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The US Geological Survey developed PHREEQC software</w:t>
            </w:r>
            <w:r w:rsidR="000078C2" w:rsidRPr="00551BF7">
              <w:rPr>
                <w:rFonts w:ascii="Arial" w:hAnsi="Arial" w:cs="Arial"/>
                <w:sz w:val="20"/>
                <w:szCs w:val="20"/>
              </w:rPr>
              <w:t xml:space="preserve"> with speciation and reaction path program features. The software makes use of a C</w:t>
            </w:r>
            <w:r w:rsidR="000078C2" w:rsidRPr="00551BF7">
              <w:rPr>
                <w:rFonts w:ascii="Arial" w:hAnsi="Arial" w:cs="Arial"/>
                <w:sz w:val="20"/>
                <w:szCs w:val="20"/>
                <w:vertAlign w:val="superscript"/>
              </w:rPr>
              <w:t>++</w:t>
            </w:r>
            <w:r w:rsidR="000078C2" w:rsidRPr="00551BF7">
              <w:rPr>
                <w:rFonts w:ascii="Arial" w:hAnsi="Arial" w:cs="Arial"/>
                <w:sz w:val="20"/>
                <w:szCs w:val="20"/>
              </w:rPr>
              <w:t xml:space="preserve"> programming language to compute speciation, solubility, reaction pathways and inverse geochemical mass balance modelling. The program does consider analytical uncertainties. PHREEQC has no licence obligations</w:t>
            </w:r>
            <w:r w:rsidRPr="00551BF7">
              <w:rPr>
                <w:rFonts w:ascii="Arial" w:hAnsi="Arial" w:cs="Arial"/>
                <w:sz w:val="20"/>
                <w:szCs w:val="20"/>
              </w:rPr>
              <w:t>,</w:t>
            </w:r>
            <w:r w:rsidR="000078C2" w:rsidRPr="00551BF7">
              <w:rPr>
                <w:rFonts w:ascii="Arial" w:hAnsi="Arial" w:cs="Arial"/>
                <w:sz w:val="20"/>
                <w:szCs w:val="20"/>
              </w:rPr>
              <w:t xml:space="preserve"> and permission is not required from the USGS. PHREEQC is downloadable from </w:t>
            </w:r>
            <w:hyperlink r:id="rId13" w:history="1">
              <w:r w:rsidR="000078C2" w:rsidRPr="00551BF7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www.usgs.gov/core-science-systems/ngp/national-hydrography</w:t>
              </w:r>
            </w:hyperlink>
          </w:p>
          <w:p w14:paraId="21E83DC3" w14:textId="77777777" w:rsidR="000078C2" w:rsidRPr="00551BF7" w:rsidRDefault="000078C2" w:rsidP="00551BF7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A7A5910" w14:textId="77777777" w:rsidR="000078C2" w:rsidRPr="002421D2" w:rsidRDefault="000078C2" w:rsidP="002421D2">
      <w:pPr>
        <w:spacing w:after="0" w:line="360" w:lineRule="auto"/>
        <w:jc w:val="both"/>
        <w:rPr>
          <w:rFonts w:ascii="Arial" w:hAnsi="Arial" w:cs="Arial"/>
        </w:rPr>
      </w:pPr>
    </w:p>
    <w:p w14:paraId="52B79F5E" w14:textId="77777777" w:rsidR="00A6457D" w:rsidRPr="002421D2" w:rsidRDefault="00AD591A" w:rsidP="002421D2">
      <w:pPr>
        <w:pStyle w:val="Heading2"/>
        <w:rPr>
          <w:rFonts w:ascii="Arial" w:hAnsi="Arial" w:cs="Arial"/>
          <w:b/>
          <w:smallCaps/>
          <w:color w:val="auto"/>
          <w:sz w:val="22"/>
          <w:szCs w:val="22"/>
        </w:rPr>
      </w:pPr>
      <w:r w:rsidRPr="002421D2">
        <w:rPr>
          <w:rFonts w:ascii="Arial" w:hAnsi="Arial" w:cs="Arial"/>
          <w:b/>
          <w:smallCaps/>
          <w:color w:val="auto"/>
          <w:sz w:val="22"/>
          <w:szCs w:val="22"/>
        </w:rPr>
        <w:t>v</w:t>
      </w:r>
      <w:r w:rsidR="00A6457D" w:rsidRPr="002421D2">
        <w:rPr>
          <w:rFonts w:ascii="Arial" w:hAnsi="Arial" w:cs="Arial"/>
          <w:b/>
          <w:smallCaps/>
          <w:color w:val="auto"/>
          <w:sz w:val="22"/>
          <w:szCs w:val="22"/>
        </w:rPr>
        <w:t>alue of the data</w:t>
      </w:r>
    </w:p>
    <w:p w14:paraId="6969A9D8" w14:textId="77777777" w:rsidR="007F17CC" w:rsidRPr="00551BF7" w:rsidRDefault="00A6457D" w:rsidP="002421D2">
      <w:pPr>
        <w:pStyle w:val="ListParagraph"/>
        <w:numPr>
          <w:ilvl w:val="0"/>
          <w:numId w:val="4"/>
        </w:numPr>
        <w:spacing w:before="240"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>Several areas in Namaqualand are affected by elevated levels of potential</w:t>
      </w:r>
      <w:r w:rsidR="00E61D88" w:rsidRPr="00551BF7">
        <w:rPr>
          <w:rFonts w:ascii="Arial" w:hAnsi="Arial" w:cs="Arial"/>
        </w:rPr>
        <w:t>ly</w:t>
      </w:r>
      <w:r w:rsidRPr="00551BF7">
        <w:rPr>
          <w:rFonts w:ascii="Arial" w:hAnsi="Arial" w:cs="Arial"/>
        </w:rPr>
        <w:t xml:space="preserve"> toxic elements (PTE</w:t>
      </w:r>
      <w:r w:rsidR="00E61D88" w:rsidRPr="00551BF7">
        <w:rPr>
          <w:rFonts w:ascii="Arial" w:hAnsi="Arial" w:cs="Arial"/>
        </w:rPr>
        <w:t>'</w:t>
      </w:r>
      <w:r w:rsidRPr="00551BF7">
        <w:rPr>
          <w:rFonts w:ascii="Arial" w:hAnsi="Arial" w:cs="Arial"/>
        </w:rPr>
        <w:t>s) with their source being attributed to groundwater contamination</w:t>
      </w:r>
      <w:r w:rsidR="007F17CC" w:rsidRPr="00551BF7">
        <w:rPr>
          <w:rFonts w:ascii="Arial" w:hAnsi="Arial" w:cs="Arial"/>
        </w:rPr>
        <w:t>.</w:t>
      </w:r>
    </w:p>
    <w:p w14:paraId="15A5B55D" w14:textId="77777777" w:rsidR="00A6457D" w:rsidRPr="00551BF7" w:rsidRDefault="00DA2349" w:rsidP="00551BF7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lastRenderedPageBreak/>
        <w:t xml:space="preserve">In the study of </w:t>
      </w:r>
      <w:r w:rsidR="007F17CC" w:rsidRPr="00551BF7">
        <w:rPr>
          <w:rFonts w:ascii="Arial" w:hAnsi="Arial" w:cs="Arial"/>
        </w:rPr>
        <w:fldChar w:fldCharType="begin"/>
      </w:r>
      <w:r w:rsidR="007F17CC" w:rsidRPr="00551BF7">
        <w:rPr>
          <w:rFonts w:ascii="Arial" w:hAnsi="Arial" w:cs="Arial"/>
        </w:rPr>
        <w:instrText xml:space="preserve"> ADDIN EN.CITE &lt;EndNote&gt;&lt;Cite AuthorYear="1"&gt;&lt;Author&gt;Leshomo&lt;/Author&gt;&lt;Year&gt;2011&lt;/Year&gt;&lt;RecNum&gt;236&lt;/RecNum&gt;&lt;DisplayText&gt;Leshomo (2011)&lt;/DisplayText&gt;&lt;record&gt;&lt;rec-number&gt;236&lt;/rec-number&gt;&lt;foreign-keys&gt;&lt;key app="EN" db-id="sfrvaxp2tpfrsse5sa1xafxkw0wf9wadpds5" timestamp="1565018775"&gt;236&lt;/key&gt;&lt;/foreign-keys&gt;&lt;ref-type name="Book"&gt;6&lt;/ref-type&gt;&lt;contributors&gt;&lt;authors&gt;&lt;author&gt;Leshomo, J&lt;/author&gt;&lt;/authors&gt;&lt;/contributors&gt;&lt;titles&gt;&lt;title&gt;Investigation of hydrochemistry and uranium radioactivity in the groundwater of Namaqualand, Northern Cape, South Africa&lt;/title&gt;&lt;/titles&gt;&lt;dates&gt;&lt;year&gt;2011&lt;/year&gt;&lt;/dates&gt;&lt;publisher&gt;Johannesburg: MSc thesis, University of Witwatersrand&lt;/publisher&gt;&lt;urls&gt;&lt;/urls&gt;&lt;/record&gt;&lt;/Cite&gt;&lt;/EndNote&gt;</w:instrText>
      </w:r>
      <w:r w:rsidR="007F17CC" w:rsidRPr="00551BF7">
        <w:rPr>
          <w:rFonts w:ascii="Arial" w:hAnsi="Arial" w:cs="Arial"/>
        </w:rPr>
        <w:fldChar w:fldCharType="separate"/>
      </w:r>
      <w:r w:rsidR="007F17CC" w:rsidRPr="00551BF7">
        <w:rPr>
          <w:rFonts w:ascii="Arial" w:hAnsi="Arial" w:cs="Arial"/>
          <w:noProof/>
        </w:rPr>
        <w:t>Leshomo (2011)</w:t>
      </w:r>
      <w:r w:rsidR="007F17CC" w:rsidRPr="00551BF7">
        <w:rPr>
          <w:rFonts w:ascii="Arial" w:hAnsi="Arial" w:cs="Arial"/>
        </w:rPr>
        <w:fldChar w:fldCharType="end"/>
      </w:r>
      <w:r w:rsidR="00E61D88" w:rsidRPr="00551BF7">
        <w:rPr>
          <w:rFonts w:ascii="Arial" w:hAnsi="Arial" w:cs="Arial"/>
        </w:rPr>
        <w:t>,</w:t>
      </w:r>
      <w:r w:rsidRPr="00551BF7">
        <w:rPr>
          <w:rFonts w:ascii="Arial" w:hAnsi="Arial" w:cs="Arial"/>
        </w:rPr>
        <w:t xml:space="preserve"> it was reported that </w:t>
      </w:r>
      <w:r w:rsidR="00004FAE">
        <w:rPr>
          <w:rFonts w:ascii="Arial" w:hAnsi="Arial" w:cs="Arial"/>
        </w:rPr>
        <w:t xml:space="preserve">the </w:t>
      </w:r>
      <w:r w:rsidRPr="00551BF7">
        <w:rPr>
          <w:rFonts w:ascii="Arial" w:hAnsi="Arial" w:cs="Arial"/>
        </w:rPr>
        <w:t>h</w:t>
      </w:r>
      <w:r w:rsidR="007F17CC" w:rsidRPr="00551BF7">
        <w:rPr>
          <w:rFonts w:ascii="Arial" w:hAnsi="Arial" w:cs="Arial"/>
        </w:rPr>
        <w:t xml:space="preserve">ydrochemistry </w:t>
      </w:r>
      <w:r w:rsidRPr="00551BF7">
        <w:rPr>
          <w:rFonts w:ascii="Arial" w:hAnsi="Arial" w:cs="Arial"/>
        </w:rPr>
        <w:t xml:space="preserve">of </w:t>
      </w:r>
      <w:r w:rsidR="007F17CC" w:rsidRPr="00551BF7">
        <w:rPr>
          <w:rFonts w:ascii="Arial" w:hAnsi="Arial" w:cs="Arial"/>
        </w:rPr>
        <w:t>groundwater</w:t>
      </w:r>
      <w:r w:rsidRPr="00551BF7">
        <w:rPr>
          <w:rFonts w:ascii="Arial" w:hAnsi="Arial" w:cs="Arial"/>
        </w:rPr>
        <w:t xml:space="preserve"> indicates that there is </w:t>
      </w:r>
      <w:r w:rsidR="00004FAE">
        <w:rPr>
          <w:rFonts w:ascii="Arial" w:hAnsi="Arial" w:cs="Arial"/>
        </w:rPr>
        <w:t xml:space="preserve">an </w:t>
      </w:r>
      <w:r w:rsidR="007F17CC" w:rsidRPr="00551BF7">
        <w:rPr>
          <w:rFonts w:ascii="Arial" w:hAnsi="Arial" w:cs="Arial"/>
        </w:rPr>
        <w:t>evolution taking place</w:t>
      </w:r>
      <w:r w:rsidR="00E61D88" w:rsidRPr="00551BF7">
        <w:rPr>
          <w:rFonts w:ascii="Arial" w:hAnsi="Arial" w:cs="Arial"/>
        </w:rPr>
        <w:t>. T</w:t>
      </w:r>
      <w:r w:rsidR="00A6457D" w:rsidRPr="00551BF7">
        <w:rPr>
          <w:rFonts w:ascii="Arial" w:hAnsi="Arial" w:cs="Arial"/>
        </w:rPr>
        <w:t>he processes contributing to changes in the borehole water quality in Namaqualand ha</w:t>
      </w:r>
      <w:r w:rsidR="00004FAE">
        <w:rPr>
          <w:rFonts w:ascii="Arial" w:hAnsi="Arial" w:cs="Arial"/>
        </w:rPr>
        <w:t>ve</w:t>
      </w:r>
      <w:r w:rsidR="00A6457D" w:rsidRPr="00551BF7">
        <w:rPr>
          <w:rFonts w:ascii="Arial" w:hAnsi="Arial" w:cs="Arial"/>
        </w:rPr>
        <w:t xml:space="preserve"> not been modelled in the past.</w:t>
      </w:r>
    </w:p>
    <w:p w14:paraId="112B67DC" w14:textId="77777777" w:rsidR="00A6457D" w:rsidRPr="00551BF7" w:rsidRDefault="00A6457D" w:rsidP="00551BF7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 xml:space="preserve">The hydrochemical characterisation of borehole water was an </w:t>
      </w:r>
      <w:r w:rsidR="00E61D88" w:rsidRPr="00551BF7">
        <w:rPr>
          <w:rFonts w:ascii="Arial" w:hAnsi="Arial" w:cs="Arial"/>
        </w:rPr>
        <w:t>essential</w:t>
      </w:r>
      <w:r w:rsidRPr="00551BF7">
        <w:rPr>
          <w:rFonts w:ascii="Arial" w:hAnsi="Arial" w:cs="Arial"/>
        </w:rPr>
        <w:t xml:space="preserve"> stage for effective management of groundwater resources in Namaqualand by </w:t>
      </w:r>
      <w:r w:rsidRPr="00551BF7">
        <w:rPr>
          <w:rFonts w:ascii="Arial" w:hAnsi="Arial" w:cs="Arial"/>
        </w:rPr>
        <w:fldChar w:fldCharType="begin"/>
      </w:r>
      <w:r w:rsidRPr="00551BF7">
        <w:rPr>
          <w:rFonts w:ascii="Arial" w:hAnsi="Arial" w:cs="Arial"/>
        </w:rPr>
        <w:instrText xml:space="preserve"> ADDIN EN.CITE &lt;EndNote&gt;&lt;Cite AuthorYear="1"&gt;&lt;Author&gt;Erdogan&lt;/Author&gt;&lt;Year&gt;2019&lt;/Year&gt;&lt;RecNum&gt;341&lt;/RecNum&gt;&lt;DisplayText&gt;Erdogan&lt;style face="italic"&gt; et al.&lt;/style&gt; (2019)&lt;/DisplayText&gt;&lt;record&gt;&lt;rec-number&gt;341&lt;/rec-number&gt;&lt;foreign-keys&gt;&lt;key app="EN" db-id="sfrvaxp2tpfrsse5sa1xafxkw0wf9wadpds5" timestamp="1569905133"&gt;341&lt;/key&gt;&lt;/foreign-keys&gt;&lt;ref-type name="Journal Article"&gt;17&lt;/ref-type&gt;&lt;contributors&gt;&lt;authors&gt;&lt;author&gt;Erdogan, IG&lt;/author&gt;&lt;author&gt;Fosso-Kankeu, E&lt;/author&gt;&lt;author&gt;Ntwampe, SKO&lt;/author&gt;&lt;author&gt;Waanders, FB&lt;/author&gt;&lt;author&gt;Hoth, N&lt;/author&gt;&lt;author&gt;Rand, A&lt;/author&gt;&lt;/authors&gt;&lt;/contributors&gt;&lt;titles&gt;&lt;title&gt;Groundwater as an alternative source to irregular surface water in the O’Kiep area, Namaqualand, South Africa&lt;/title&gt;&lt;secondary-title&gt;Physics and Chemistry of the Earth, Parts A/B/C&lt;/secondary-title&gt;&lt;/titles&gt;&lt;periodical&gt;&lt;full-title&gt;Physics and Chemistry of the Earth, Parts A/B/C&lt;/full-title&gt;&lt;/periodical&gt;&lt;dates&gt;&lt;year&gt;2019&lt;/year&gt;&lt;/dates&gt;&lt;isbn&gt;1474-7065&lt;/isbn&gt;&lt;urls&gt;&lt;/urls&gt;&lt;/record&gt;&lt;/Cite&gt;&lt;/EndNote&gt;</w:instrText>
      </w:r>
      <w:r w:rsidRPr="00551BF7">
        <w:rPr>
          <w:rFonts w:ascii="Arial" w:hAnsi="Arial" w:cs="Arial"/>
        </w:rPr>
        <w:fldChar w:fldCharType="separate"/>
      </w:r>
      <w:r w:rsidRPr="00551BF7">
        <w:rPr>
          <w:rFonts w:ascii="Arial" w:hAnsi="Arial" w:cs="Arial"/>
          <w:noProof/>
        </w:rPr>
        <w:t>Erdogan</w:t>
      </w:r>
      <w:r w:rsidRPr="00551BF7">
        <w:rPr>
          <w:rFonts w:ascii="Arial" w:hAnsi="Arial" w:cs="Arial"/>
          <w:i/>
          <w:noProof/>
        </w:rPr>
        <w:t xml:space="preserve"> et al.</w:t>
      </w:r>
      <w:r w:rsidRPr="00551BF7">
        <w:rPr>
          <w:rFonts w:ascii="Arial" w:hAnsi="Arial" w:cs="Arial"/>
          <w:noProof/>
        </w:rPr>
        <w:t xml:space="preserve"> (2019)</w:t>
      </w:r>
      <w:r w:rsidRPr="00551BF7">
        <w:rPr>
          <w:rFonts w:ascii="Arial" w:hAnsi="Arial" w:cs="Arial"/>
        </w:rPr>
        <w:fldChar w:fldCharType="end"/>
      </w:r>
      <w:r w:rsidRPr="00551BF7">
        <w:rPr>
          <w:rFonts w:ascii="Arial" w:hAnsi="Arial" w:cs="Arial"/>
        </w:rPr>
        <w:t xml:space="preserve"> and </w:t>
      </w:r>
      <w:r w:rsidRPr="00551BF7">
        <w:rPr>
          <w:rFonts w:ascii="Arial" w:hAnsi="Arial" w:cs="Arial"/>
        </w:rPr>
        <w:fldChar w:fldCharType="begin"/>
      </w:r>
      <w:r w:rsidRPr="00551BF7">
        <w:rPr>
          <w:rFonts w:ascii="Arial" w:hAnsi="Arial" w:cs="Arial"/>
        </w:rPr>
        <w:instrText xml:space="preserve"> ADDIN EN.CITE &lt;EndNote&gt;&lt;Cite AuthorYear="1"&gt;&lt;Author&gt;Abiye&lt;/Author&gt;&lt;Year&gt;2013&lt;/Year&gt;&lt;RecNum&gt;116&lt;/RecNum&gt;&lt;DisplayText&gt;Abiye and Leshomo (2013)&lt;/DisplayText&gt;&lt;record&gt;&lt;rec-number&gt;116&lt;/rec-number&gt;&lt;foreign-keys&gt;&lt;key app="EN" db-id="sfrvaxp2tpfrsse5sa1xafxkw0wf9wadpds5" timestamp="1561857503"&gt;116&lt;/key&gt;&lt;/foreign-keys&gt;&lt;ref-type name="Journal Article"&gt;17&lt;/ref-type&gt;&lt;contributors&gt;&lt;authors&gt;&lt;author&gt;Abiye, Tamiru A.&lt;/author&gt;&lt;author&gt;Leshomo, Joyce T.&lt;/author&gt;&lt;/authors&gt;&lt;/contributors&gt;&lt;titles&gt;&lt;title&gt;Groundwater flow and radioactivity in Namaqualand, South Africa&lt;/title&gt;&lt;secondary-title&gt;Environmental Earth Sciences&lt;/secondary-title&gt;&lt;/titles&gt;&lt;periodical&gt;&lt;full-title&gt;Environmental Earth Sciences&lt;/full-title&gt;&lt;/periodical&gt;&lt;pages&gt;281-293&lt;/pages&gt;&lt;volume&gt;70&lt;/volume&gt;&lt;number&gt;1&lt;/number&gt;&lt;dates&gt;&lt;year&gt;2013&lt;/year&gt;&lt;pub-dates&gt;&lt;date&gt;September 01&lt;/date&gt;&lt;/pub-dates&gt;&lt;/dates&gt;&lt;isbn&gt;1866-6299&lt;/isbn&gt;&lt;label&gt;Abiye2013&lt;/label&gt;&lt;work-type&gt;journal article&lt;/work-type&gt;&lt;urls&gt;&lt;related-urls&gt;&lt;url&gt;https://doi.org/10.1007/s12665-012-2126-9&lt;/url&gt;&lt;/related-urls&gt;&lt;/urls&gt;&lt;electronic-resource-num&gt;10.1007/s12665-012-2126-9&lt;/electronic-resource-num&gt;&lt;/record&gt;&lt;/Cite&gt;&lt;/EndNote&gt;</w:instrText>
      </w:r>
      <w:r w:rsidRPr="00551BF7">
        <w:rPr>
          <w:rFonts w:ascii="Arial" w:hAnsi="Arial" w:cs="Arial"/>
        </w:rPr>
        <w:fldChar w:fldCharType="separate"/>
      </w:r>
      <w:r w:rsidRPr="00551BF7">
        <w:rPr>
          <w:rFonts w:ascii="Arial" w:hAnsi="Arial" w:cs="Arial"/>
          <w:noProof/>
        </w:rPr>
        <w:t>Abiye and Leshomo (2013)</w:t>
      </w:r>
      <w:r w:rsidRPr="00551BF7">
        <w:rPr>
          <w:rFonts w:ascii="Arial" w:hAnsi="Arial" w:cs="Arial"/>
        </w:rPr>
        <w:fldChar w:fldCharType="end"/>
      </w:r>
      <w:r w:rsidR="00E61D88" w:rsidRPr="00551BF7">
        <w:rPr>
          <w:rFonts w:ascii="Arial" w:hAnsi="Arial" w:cs="Arial"/>
        </w:rPr>
        <w:t>;</w:t>
      </w:r>
      <w:r w:rsidRPr="00551BF7">
        <w:rPr>
          <w:rFonts w:ascii="Arial" w:hAnsi="Arial" w:cs="Arial"/>
        </w:rPr>
        <w:t xml:space="preserve">  with </w:t>
      </w:r>
      <w:r w:rsidRPr="00551BF7">
        <w:rPr>
          <w:rFonts w:ascii="Arial" w:hAnsi="Arial" w:cs="Arial"/>
          <w:sz w:val="20"/>
          <w:szCs w:val="20"/>
        </w:rPr>
        <w:t xml:space="preserve">PHREEQC </w:t>
      </w:r>
      <w:r w:rsidRPr="00551BF7">
        <w:rPr>
          <w:rFonts w:ascii="Arial" w:hAnsi="Arial" w:cs="Arial"/>
        </w:rPr>
        <w:t xml:space="preserve">modelling being regarded as a vital tool to elucidate </w:t>
      </w:r>
      <w:r w:rsidR="00004FAE">
        <w:rPr>
          <w:rFonts w:ascii="Arial" w:hAnsi="Arial" w:cs="Arial"/>
        </w:rPr>
        <w:t xml:space="preserve">the </w:t>
      </w:r>
      <w:r w:rsidRPr="00551BF7">
        <w:rPr>
          <w:rFonts w:ascii="Arial" w:hAnsi="Arial" w:cs="Arial"/>
        </w:rPr>
        <w:t xml:space="preserve">geochemical processes involved. </w:t>
      </w:r>
    </w:p>
    <w:p w14:paraId="493C29CE" w14:textId="77777777" w:rsidR="00A6457D" w:rsidRPr="00551BF7" w:rsidRDefault="00A6457D" w:rsidP="00551BF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>PHREEQC results are of great significance for understanding the regional hydrochemical evolution of groundwater.</w:t>
      </w:r>
    </w:p>
    <w:p w14:paraId="241C973C" w14:textId="77777777" w:rsidR="00A6457D" w:rsidRPr="00551BF7" w:rsidRDefault="00A6457D" w:rsidP="00551BF7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>The research data will assist in determining rock-water interactions and the hydrochemical evolution of groundwater</w:t>
      </w:r>
      <w:r w:rsidRPr="00551BF7">
        <w:t xml:space="preserve"> </w:t>
      </w:r>
      <w:r w:rsidRPr="00551BF7">
        <w:rPr>
          <w:rFonts w:ascii="Arial" w:hAnsi="Arial" w:cs="Arial"/>
        </w:rPr>
        <w:t xml:space="preserve">and resolve hydrogeological challenges </w:t>
      </w:r>
      <w:r w:rsidR="00E61D88" w:rsidRPr="00551BF7">
        <w:rPr>
          <w:rFonts w:ascii="Arial" w:hAnsi="Arial" w:cs="Arial"/>
        </w:rPr>
        <w:t>in this area.</w:t>
      </w:r>
    </w:p>
    <w:p w14:paraId="77E292A3" w14:textId="77777777" w:rsidR="00A6457D" w:rsidRPr="00551BF7" w:rsidRDefault="00A6457D" w:rsidP="00551BF7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Arial" w:hAnsi="Arial" w:cs="Arial"/>
          <w:b/>
        </w:rPr>
      </w:pPr>
      <w:r w:rsidRPr="00551BF7">
        <w:rPr>
          <w:rFonts w:ascii="Arial" w:hAnsi="Arial" w:cs="Arial"/>
        </w:rPr>
        <w:t>The data will provide critical knowledge on groundwater evolution with the change in environmental and societal conditions.</w:t>
      </w:r>
    </w:p>
    <w:p w14:paraId="4A20801C" w14:textId="77777777" w:rsidR="00A6457D" w:rsidRPr="000E4E58" w:rsidRDefault="00A6457D" w:rsidP="00D14F4E"/>
    <w:p w14:paraId="5BDF869D" w14:textId="77777777" w:rsidR="00A6457D" w:rsidRPr="00D14F4E" w:rsidRDefault="00AD591A" w:rsidP="002421D2">
      <w:pPr>
        <w:pStyle w:val="Heading2"/>
        <w:spacing w:after="240"/>
        <w:rPr>
          <w:rFonts w:ascii="Arial" w:hAnsi="Arial" w:cs="Arial"/>
          <w:b/>
          <w:smallCaps/>
          <w:color w:val="auto"/>
          <w:sz w:val="22"/>
          <w:szCs w:val="22"/>
        </w:rPr>
      </w:pPr>
      <w:r w:rsidRPr="00D14F4E">
        <w:rPr>
          <w:rFonts w:ascii="Arial" w:hAnsi="Arial" w:cs="Arial"/>
          <w:b/>
          <w:smallCaps/>
          <w:color w:val="auto"/>
          <w:sz w:val="22"/>
          <w:szCs w:val="22"/>
        </w:rPr>
        <w:t>d</w:t>
      </w:r>
      <w:r w:rsidR="00A6457D" w:rsidRPr="00D14F4E">
        <w:rPr>
          <w:rFonts w:ascii="Arial" w:hAnsi="Arial" w:cs="Arial"/>
          <w:b/>
          <w:smallCaps/>
          <w:color w:val="auto"/>
          <w:sz w:val="22"/>
          <w:szCs w:val="22"/>
        </w:rPr>
        <w:t>ata</w:t>
      </w:r>
    </w:p>
    <w:p w14:paraId="293C2A13" w14:textId="77777777" w:rsidR="00427BCB" w:rsidRPr="00551BF7" w:rsidRDefault="00A6457D" w:rsidP="00551BF7">
      <w:pPr>
        <w:spacing w:after="0" w:line="360" w:lineRule="auto"/>
        <w:jc w:val="both"/>
        <w:rPr>
          <w:rFonts w:ascii="Arial" w:hAnsi="Arial" w:cs="Arial"/>
        </w:rPr>
      </w:pPr>
      <w:r w:rsidRPr="00551BF7">
        <w:rPr>
          <w:rFonts w:ascii="Arial" w:hAnsi="Arial" w:cs="Arial"/>
        </w:rPr>
        <w:t xml:space="preserve">This study presents the </w:t>
      </w:r>
      <w:proofErr w:type="spellStart"/>
      <w:r w:rsidRPr="00551BF7">
        <w:rPr>
          <w:rFonts w:ascii="Arial" w:hAnsi="Arial" w:cs="Arial"/>
        </w:rPr>
        <w:t>hydrogeochemical</w:t>
      </w:r>
      <w:proofErr w:type="spellEnd"/>
      <w:r w:rsidRPr="00551BF7">
        <w:rPr>
          <w:rFonts w:ascii="Arial" w:hAnsi="Arial" w:cs="Arial"/>
        </w:rPr>
        <w:t xml:space="preserve"> analysis of the groundwater in the arid Namaqualand. Groundwater samples were collected from eight boreholes by </w:t>
      </w:r>
      <w:r w:rsidRPr="00551BF7">
        <w:rPr>
          <w:rFonts w:ascii="Arial" w:hAnsi="Arial" w:cs="Arial"/>
        </w:rPr>
        <w:fldChar w:fldCharType="begin"/>
      </w:r>
      <w:r w:rsidRPr="00551BF7">
        <w:rPr>
          <w:rFonts w:ascii="Arial" w:hAnsi="Arial" w:cs="Arial"/>
        </w:rPr>
        <w:instrText xml:space="preserve"> ADDIN EN.CITE &lt;EndNote&gt;&lt;Cite AuthorYear="1"&gt;&lt;Author&gt;Erdogan&lt;/Author&gt;&lt;Year&gt;2019&lt;/Year&gt;&lt;RecNum&gt;341&lt;/RecNum&gt;&lt;DisplayText&gt;Erdogan&lt;style face="italic"&gt; et al.&lt;/style&gt; (2019)&lt;/DisplayText&gt;&lt;record&gt;&lt;rec-number&gt;341&lt;/rec-number&gt;&lt;foreign-keys&gt;&lt;key app="EN" db-id="sfrvaxp2tpfrsse5sa1xafxkw0wf9wadpds5" timestamp="1569905133"&gt;341&lt;/key&gt;&lt;/foreign-keys&gt;&lt;ref-type name="Journal Article"&gt;17&lt;/ref-type&gt;&lt;contributors&gt;&lt;authors&gt;&lt;author&gt;Erdogan, IG&lt;/author&gt;&lt;author&gt;Fosso-Kankeu, E&lt;/author&gt;&lt;author&gt;Ntwampe, SKO&lt;/author&gt;&lt;author&gt;Waanders, FB&lt;/author&gt;&lt;author&gt;Hoth, N&lt;/author&gt;&lt;author&gt;Rand, A&lt;/author&gt;&lt;/authors&gt;&lt;/contributors&gt;&lt;titles&gt;&lt;title&gt;Groundwater as an alternative source to irregular surface water in the O’Kiep area, Namaqualand, South Africa&lt;/title&gt;&lt;secondary-title&gt;Physics and Chemistry of the Earth, Parts A/B/C&lt;/secondary-title&gt;&lt;/titles&gt;&lt;periodical&gt;&lt;full-title&gt;Physics and Chemistry of the Earth, Parts A/B/C&lt;/full-title&gt;&lt;/periodical&gt;&lt;dates&gt;&lt;year&gt;2019&lt;/year&gt;&lt;/dates&gt;&lt;isbn&gt;1474-7065&lt;/isbn&gt;&lt;urls&gt;&lt;/urls&gt;&lt;/record&gt;&lt;/Cite&gt;&lt;/EndNote&gt;</w:instrText>
      </w:r>
      <w:r w:rsidRPr="00551BF7">
        <w:rPr>
          <w:rFonts w:ascii="Arial" w:hAnsi="Arial" w:cs="Arial"/>
        </w:rPr>
        <w:fldChar w:fldCharType="separate"/>
      </w:r>
      <w:r w:rsidRPr="00551BF7">
        <w:rPr>
          <w:rFonts w:ascii="Arial" w:hAnsi="Arial" w:cs="Arial"/>
          <w:noProof/>
        </w:rPr>
        <w:t>Erdogan</w:t>
      </w:r>
      <w:r w:rsidRPr="00551BF7">
        <w:rPr>
          <w:rFonts w:ascii="Arial" w:hAnsi="Arial" w:cs="Arial"/>
          <w:i/>
          <w:noProof/>
        </w:rPr>
        <w:t xml:space="preserve"> et al.</w:t>
      </w:r>
      <w:r w:rsidRPr="00551BF7">
        <w:rPr>
          <w:rFonts w:ascii="Arial" w:hAnsi="Arial" w:cs="Arial"/>
          <w:noProof/>
        </w:rPr>
        <w:t xml:space="preserve"> (2019)</w:t>
      </w:r>
      <w:r w:rsidRPr="00551BF7">
        <w:rPr>
          <w:rFonts w:ascii="Arial" w:hAnsi="Arial" w:cs="Arial"/>
        </w:rPr>
        <w:fldChar w:fldCharType="end"/>
      </w:r>
      <w:r w:rsidRPr="00551BF7">
        <w:rPr>
          <w:rFonts w:ascii="Arial" w:hAnsi="Arial" w:cs="Arial"/>
        </w:rPr>
        <w:t xml:space="preserve"> while the other data </w:t>
      </w:r>
      <w:r w:rsidR="00004FAE">
        <w:rPr>
          <w:rFonts w:ascii="Arial" w:hAnsi="Arial" w:cs="Arial"/>
        </w:rPr>
        <w:t>were</w:t>
      </w:r>
      <w:r w:rsidR="00004FAE" w:rsidRPr="00551BF7">
        <w:rPr>
          <w:rFonts w:ascii="Arial" w:hAnsi="Arial" w:cs="Arial"/>
        </w:rPr>
        <w:t xml:space="preserve"> </w:t>
      </w:r>
      <w:r w:rsidRPr="00551BF7">
        <w:rPr>
          <w:rFonts w:ascii="Arial" w:hAnsi="Arial" w:cs="Arial"/>
        </w:rPr>
        <w:t xml:space="preserve">extracted from the study published by </w:t>
      </w:r>
      <w:proofErr w:type="spellStart"/>
      <w:r w:rsidRPr="00551BF7">
        <w:rPr>
          <w:rFonts w:ascii="Arial" w:hAnsi="Arial" w:cs="Arial"/>
        </w:rPr>
        <w:t>Abiye</w:t>
      </w:r>
      <w:proofErr w:type="spellEnd"/>
      <w:r w:rsidRPr="00551BF7">
        <w:rPr>
          <w:rFonts w:ascii="Arial" w:hAnsi="Arial" w:cs="Arial"/>
        </w:rPr>
        <w:t xml:space="preserve"> and </w:t>
      </w:r>
      <w:proofErr w:type="spellStart"/>
      <w:r w:rsidRPr="00551BF7">
        <w:rPr>
          <w:rFonts w:ascii="Arial" w:hAnsi="Arial" w:cs="Arial"/>
        </w:rPr>
        <w:t>Leshomo</w:t>
      </w:r>
      <w:proofErr w:type="spellEnd"/>
      <w:r w:rsidRPr="00551BF7">
        <w:rPr>
          <w:rFonts w:ascii="Arial" w:hAnsi="Arial" w:cs="Arial"/>
        </w:rPr>
        <w:t xml:space="preserve"> (2013)  as shown in Table 1 and most of the boreholes in the area are from fractured basement aquifers.</w:t>
      </w:r>
      <w:r w:rsidR="002066F5" w:rsidRPr="00551BF7">
        <w:rPr>
          <w:rFonts w:ascii="Arial" w:hAnsi="Arial" w:cs="Arial"/>
        </w:rPr>
        <w:t xml:space="preserve"> </w:t>
      </w:r>
      <w:r w:rsidRPr="00551BF7">
        <w:rPr>
          <w:rFonts w:ascii="Arial" w:hAnsi="Arial" w:cs="Arial"/>
        </w:rPr>
        <w:t xml:space="preserve">PHREEQC was used to perform </w:t>
      </w:r>
      <w:r w:rsidR="00E61D88" w:rsidRPr="00551BF7">
        <w:rPr>
          <w:rFonts w:ascii="Arial" w:hAnsi="Arial" w:cs="Arial"/>
        </w:rPr>
        <w:t xml:space="preserve">an </w:t>
      </w:r>
      <w:r w:rsidRPr="00551BF7">
        <w:rPr>
          <w:rFonts w:ascii="Arial" w:hAnsi="Arial" w:cs="Arial"/>
        </w:rPr>
        <w:t xml:space="preserve">aqueous geochemical calculation that has capabilities for saturation index (SI) and speciation calculations in a batch-reaction system </w:t>
      </w:r>
      <w:r w:rsidRPr="00551BF7">
        <w:rPr>
          <w:rFonts w:ascii="Arial" w:hAnsi="Arial" w:cs="Arial"/>
        </w:rPr>
        <w:fldChar w:fldCharType="begin"/>
      </w:r>
      <w:r w:rsidRPr="00551BF7">
        <w:rPr>
          <w:rFonts w:ascii="Arial" w:hAnsi="Arial" w:cs="Arial"/>
        </w:rPr>
        <w:instrText xml:space="preserve"> ADDIN EN.CITE &lt;EndNote&gt;&lt;Cite&gt;&lt;Author&gt;Parkhurst&lt;/Author&gt;&lt;Year&gt;2013&lt;/Year&gt;&lt;RecNum&gt;295&lt;/RecNum&gt;&lt;DisplayText&gt;(Parkhurst and Appelo, 2013, Parkhurst and Appelo, 1999)&lt;/DisplayText&gt;&lt;record&gt;&lt;rec-number&gt;295&lt;/rec-number&gt;&lt;foreign-keys&gt;&lt;key app="EN" db-id="sfrvaxp2tpfrsse5sa1xafxkw0wf9wadpds5" timestamp="1566697634"&gt;295&lt;/key&gt;&lt;/foreign-keys&gt;&lt;ref-type name="Report"&gt;27&lt;/ref-type&gt;&lt;contributors&gt;&lt;authors&gt;&lt;author&gt;Parkhurst, David L&lt;/author&gt;&lt;author&gt;Appelo, CAJ&lt;/author&gt;&lt;/authors&gt;&lt;/contributors&gt;&lt;titles&gt;&lt;title&gt;Description of input and examples for PHREEQC version 3: a computer program for speciation, batch-reaction, one-dimensional transport, and inverse geochemical calculations&lt;/title&gt;&lt;/titles&gt;&lt;dates&gt;&lt;year&gt;2013&lt;/year&gt;&lt;/dates&gt;&lt;publisher&gt;US Geological Survey&lt;/publisher&gt;&lt;isbn&gt;2328-7055&lt;/isbn&gt;&lt;urls&gt;&lt;/urls&gt;&lt;/record&gt;&lt;/Cite&gt;&lt;Cite&gt;&lt;Author&gt;Parkhurst&lt;/Author&gt;&lt;Year&gt;1999&lt;/Year&gt;&lt;RecNum&gt;453&lt;/RecNum&gt;&lt;record&gt;&lt;rec-number&gt;453&lt;/rec-number&gt;&lt;foreign-keys&gt;&lt;key app="EN" db-id="sfrvaxp2tpfrsse5sa1xafxkw0wf9wadpds5" timestamp="1595310282"&gt;453&lt;/key&gt;&lt;/foreign-keys&gt;&lt;ref-type name="Journal Article"&gt;17&lt;/ref-type&gt;&lt;contributors&gt;&lt;authors&gt;&lt;author&gt;Parkhurst, David L&lt;/author&gt;&lt;author&gt;Appelo, CAJ&lt;/author&gt;&lt;/authors&gt;&lt;/contributors&gt;&lt;titles&gt;&lt;title&gt;User&amp;apos;s guide to PHREEQC (Version 2): A computer program for speciation, batch-reaction, one-dimensional transport, and inverse geochemical calculations&lt;/title&gt;&lt;secondary-title&gt;Water-resources investigations report&lt;/secondary-title&gt;&lt;/titles&gt;&lt;periodical&gt;&lt;full-title&gt;Water-resources investigations report&lt;/full-title&gt;&lt;/periodical&gt;&lt;pages&gt;312&lt;/pages&gt;&lt;volume&gt;99&lt;/volume&gt;&lt;number&gt;4259&lt;/number&gt;&lt;dates&gt;&lt;year&gt;1999&lt;/year&gt;&lt;/dates&gt;&lt;urls&gt;&lt;/urls&gt;&lt;/record&gt;&lt;/Cite&gt;&lt;/EndNote&gt;</w:instrText>
      </w:r>
      <w:r w:rsidRPr="00551BF7">
        <w:rPr>
          <w:rFonts w:ascii="Arial" w:hAnsi="Arial" w:cs="Arial"/>
        </w:rPr>
        <w:fldChar w:fldCharType="separate"/>
      </w:r>
      <w:r w:rsidRPr="00551BF7">
        <w:rPr>
          <w:rFonts w:ascii="Arial" w:hAnsi="Arial" w:cs="Arial"/>
          <w:noProof/>
        </w:rPr>
        <w:t>(Parkhurst and Appelo, 2013, Parkhurst and Appelo, 1999)</w:t>
      </w:r>
      <w:r w:rsidRPr="00551BF7">
        <w:rPr>
          <w:rFonts w:ascii="Arial" w:hAnsi="Arial" w:cs="Arial"/>
        </w:rPr>
        <w:fldChar w:fldCharType="end"/>
      </w:r>
      <w:r w:rsidRPr="00551BF7">
        <w:rPr>
          <w:rFonts w:ascii="Arial" w:hAnsi="Arial" w:cs="Arial"/>
        </w:rPr>
        <w:t>.</w:t>
      </w:r>
      <w:r w:rsidR="002066F5" w:rsidRPr="00551BF7">
        <w:rPr>
          <w:rFonts w:ascii="Arial" w:hAnsi="Arial" w:cs="Arial"/>
        </w:rPr>
        <w:t xml:space="preserve"> </w:t>
      </w:r>
      <w:r w:rsidRPr="00551BF7">
        <w:rPr>
          <w:rFonts w:ascii="Arial" w:hAnsi="Arial" w:cs="Arial"/>
        </w:rPr>
        <w:t>The interaction between the groundwater and rock mineralogy controls the geochemistry of the groundwater</w:t>
      </w:r>
      <w:r w:rsidR="00844FB6" w:rsidRPr="00551BF7">
        <w:rPr>
          <w:rFonts w:ascii="Arial" w:hAnsi="Arial" w:cs="Arial"/>
        </w:rPr>
        <w:t>.</w:t>
      </w:r>
      <w:r w:rsidR="00427BCB" w:rsidRPr="00551BF7">
        <w:rPr>
          <w:rFonts w:ascii="Arial" w:hAnsi="Arial" w:cs="Arial"/>
        </w:rPr>
        <w:t xml:space="preserve"> </w:t>
      </w:r>
      <w:r w:rsidRPr="00551BF7">
        <w:rPr>
          <w:rFonts w:ascii="Arial" w:hAnsi="Arial" w:cs="Arial"/>
        </w:rPr>
        <w:t xml:space="preserve">PHREEQC modelling software approach allowed for simulation and characterisation of the </w:t>
      </w:r>
      <w:proofErr w:type="spellStart"/>
      <w:r w:rsidRPr="00551BF7">
        <w:rPr>
          <w:rFonts w:ascii="Arial" w:hAnsi="Arial" w:cs="Arial"/>
        </w:rPr>
        <w:t>hydrogeochemical</w:t>
      </w:r>
      <w:proofErr w:type="spellEnd"/>
      <w:r w:rsidRPr="00551BF7">
        <w:rPr>
          <w:rFonts w:ascii="Arial" w:hAnsi="Arial" w:cs="Arial"/>
        </w:rPr>
        <w:t xml:space="preserve"> processes influencing the groundwater quality</w:t>
      </w:r>
      <w:r w:rsidR="00E61D88" w:rsidRPr="00551BF7">
        <w:rPr>
          <w:rFonts w:ascii="Arial" w:hAnsi="Arial" w:cs="Arial"/>
        </w:rPr>
        <w:t>. T</w:t>
      </w:r>
      <w:r w:rsidRPr="00551BF7">
        <w:rPr>
          <w:rFonts w:ascii="Arial" w:hAnsi="Arial" w:cs="Arial"/>
        </w:rPr>
        <w:t>he composition of the groundwater contaminated by various minerals predicting reactive mineral mechanisms. The variations observed between different dataset were attributed</w:t>
      </w:r>
      <w:r w:rsidR="00E61D88" w:rsidRPr="00551BF7">
        <w:rPr>
          <w:rFonts w:ascii="Arial" w:hAnsi="Arial" w:cs="Arial"/>
        </w:rPr>
        <w:t xml:space="preserve"> to</w:t>
      </w:r>
      <w:r w:rsidRPr="00551BF7">
        <w:rPr>
          <w:rFonts w:ascii="Arial" w:hAnsi="Arial" w:cs="Arial"/>
        </w:rPr>
        <w:t xml:space="preserve"> geological matrix interaction between </w:t>
      </w:r>
      <w:r w:rsidR="00E61D88" w:rsidRPr="00551BF7">
        <w:rPr>
          <w:rFonts w:ascii="Arial" w:hAnsi="Arial" w:cs="Arial"/>
        </w:rPr>
        <w:t>significant</w:t>
      </w:r>
      <w:r w:rsidRPr="00551BF7">
        <w:rPr>
          <w:rFonts w:ascii="Arial" w:hAnsi="Arial" w:cs="Arial"/>
        </w:rPr>
        <w:t xml:space="preserve"> anions and cations. </w:t>
      </w:r>
      <w:r w:rsidR="002066F5" w:rsidRPr="00551BF7">
        <w:rPr>
          <w:rFonts w:ascii="Arial" w:hAnsi="Arial" w:cs="Arial"/>
        </w:rPr>
        <w:t xml:space="preserve">The </w:t>
      </w:r>
      <w:r w:rsidR="00E73DB3" w:rsidRPr="00551BF7">
        <w:rPr>
          <w:rFonts w:ascii="Arial" w:hAnsi="Arial" w:cs="Arial"/>
        </w:rPr>
        <w:t>calculate</w:t>
      </w:r>
      <w:r w:rsidR="002066F5" w:rsidRPr="00551BF7">
        <w:rPr>
          <w:rFonts w:ascii="Arial" w:hAnsi="Arial" w:cs="Arial"/>
        </w:rPr>
        <w:t>d</w:t>
      </w:r>
      <w:r w:rsidR="00E73DB3" w:rsidRPr="00551BF7">
        <w:rPr>
          <w:rFonts w:ascii="Arial" w:hAnsi="Arial" w:cs="Arial"/>
        </w:rPr>
        <w:t xml:space="preserve"> </w:t>
      </w:r>
      <w:r w:rsidR="009C5CE5" w:rsidRPr="00551BF7">
        <w:rPr>
          <w:rFonts w:ascii="Arial" w:hAnsi="Arial" w:cs="Arial"/>
        </w:rPr>
        <w:t>SI</w:t>
      </w:r>
      <w:r w:rsidR="0066292C">
        <w:rPr>
          <w:rFonts w:ascii="Arial" w:hAnsi="Arial" w:cs="Arial"/>
        </w:rPr>
        <w:t>s</w:t>
      </w:r>
      <w:r w:rsidR="009C5CE5" w:rsidRPr="00551BF7">
        <w:rPr>
          <w:rFonts w:ascii="Arial" w:hAnsi="Arial" w:cs="Arial"/>
        </w:rPr>
        <w:t xml:space="preserve"> of</w:t>
      </w:r>
      <w:r w:rsidR="00E73DB3" w:rsidRPr="00551BF7">
        <w:rPr>
          <w:rFonts w:ascii="Arial" w:hAnsi="Arial" w:cs="Arial"/>
        </w:rPr>
        <w:t xml:space="preserve"> particular </w:t>
      </w:r>
      <w:r w:rsidR="002066F5" w:rsidRPr="00551BF7">
        <w:rPr>
          <w:rFonts w:ascii="Arial" w:hAnsi="Arial" w:cs="Arial"/>
        </w:rPr>
        <w:t xml:space="preserve">phases </w:t>
      </w:r>
      <w:r w:rsidR="0066292C">
        <w:rPr>
          <w:rFonts w:ascii="Arial" w:hAnsi="Arial" w:cs="Arial"/>
        </w:rPr>
        <w:t>are</w:t>
      </w:r>
      <w:r w:rsidR="0066292C" w:rsidRPr="00551BF7">
        <w:rPr>
          <w:rFonts w:ascii="Arial" w:hAnsi="Arial" w:cs="Arial"/>
        </w:rPr>
        <w:t xml:space="preserve"> </w:t>
      </w:r>
      <w:r w:rsidR="002066F5" w:rsidRPr="00551BF7">
        <w:rPr>
          <w:rFonts w:ascii="Arial" w:hAnsi="Arial" w:cs="Arial"/>
        </w:rPr>
        <w:t>presented</w:t>
      </w:r>
      <w:r w:rsidR="00E73DB3" w:rsidRPr="00551BF7">
        <w:rPr>
          <w:rFonts w:ascii="Arial" w:hAnsi="Arial" w:cs="Arial"/>
        </w:rPr>
        <w:t xml:space="preserve"> in Table 2.</w:t>
      </w:r>
    </w:p>
    <w:p w14:paraId="0426EA1B" w14:textId="77777777" w:rsidR="000078C2" w:rsidRPr="00551BF7" w:rsidRDefault="000078C2" w:rsidP="00551BF7"/>
    <w:p w14:paraId="63EFC10F" w14:textId="77777777" w:rsidR="001708FC" w:rsidRPr="00551BF7" w:rsidRDefault="001708FC" w:rsidP="00551BF7"/>
    <w:p w14:paraId="7FCE3F93" w14:textId="77777777" w:rsidR="001708FC" w:rsidRPr="00551BF7" w:rsidRDefault="001708FC" w:rsidP="00551BF7"/>
    <w:p w14:paraId="2669F685" w14:textId="77777777" w:rsidR="00E61D88" w:rsidRPr="00551BF7" w:rsidRDefault="00E61D88" w:rsidP="00551BF7"/>
    <w:p w14:paraId="4A231991" w14:textId="77777777" w:rsidR="001708FC" w:rsidRPr="00551BF7" w:rsidRDefault="001708FC" w:rsidP="00551BF7"/>
    <w:p w14:paraId="3F98B3EE" w14:textId="77777777" w:rsidR="001E7DB4" w:rsidRPr="00551BF7" w:rsidRDefault="001E7DB4" w:rsidP="0028379A">
      <w:pPr>
        <w:pStyle w:val="Caption"/>
        <w:keepNext/>
        <w:spacing w:after="0"/>
        <w:rPr>
          <w:rFonts w:ascii="Arial" w:hAnsi="Arial" w:cs="Arial"/>
          <w:color w:val="auto"/>
          <w:sz w:val="20"/>
          <w:szCs w:val="20"/>
        </w:rPr>
      </w:pPr>
      <w:r w:rsidRPr="00551BF7">
        <w:rPr>
          <w:rFonts w:ascii="Arial" w:hAnsi="Arial" w:cs="Arial"/>
          <w:color w:val="auto"/>
          <w:sz w:val="20"/>
          <w:szCs w:val="20"/>
        </w:rPr>
        <w:lastRenderedPageBreak/>
        <w:t xml:space="preserve">Table </w:t>
      </w:r>
      <w:r w:rsidRPr="00551BF7">
        <w:rPr>
          <w:rFonts w:ascii="Arial" w:hAnsi="Arial" w:cs="Arial"/>
          <w:color w:val="auto"/>
          <w:sz w:val="20"/>
          <w:szCs w:val="20"/>
        </w:rPr>
        <w:fldChar w:fldCharType="begin"/>
      </w:r>
      <w:r w:rsidRPr="00551BF7">
        <w:rPr>
          <w:rFonts w:ascii="Arial" w:hAnsi="Arial" w:cs="Arial"/>
          <w:color w:val="auto"/>
          <w:sz w:val="20"/>
          <w:szCs w:val="20"/>
        </w:rPr>
        <w:instrText xml:space="preserve"> SEQ Table \* ARABIC </w:instrText>
      </w:r>
      <w:r w:rsidRPr="00551BF7">
        <w:rPr>
          <w:rFonts w:ascii="Arial" w:hAnsi="Arial" w:cs="Arial"/>
          <w:color w:val="auto"/>
          <w:sz w:val="20"/>
          <w:szCs w:val="20"/>
        </w:rPr>
        <w:fldChar w:fldCharType="separate"/>
      </w:r>
      <w:r w:rsidR="00AC063F" w:rsidRPr="00551BF7">
        <w:rPr>
          <w:rFonts w:ascii="Arial" w:hAnsi="Arial" w:cs="Arial"/>
          <w:noProof/>
          <w:color w:val="auto"/>
          <w:sz w:val="20"/>
          <w:szCs w:val="20"/>
        </w:rPr>
        <w:t>1</w:t>
      </w:r>
      <w:r w:rsidRPr="00551BF7">
        <w:rPr>
          <w:rFonts w:ascii="Arial" w:hAnsi="Arial" w:cs="Arial"/>
          <w:color w:val="auto"/>
          <w:sz w:val="20"/>
          <w:szCs w:val="20"/>
        </w:rPr>
        <w:fldChar w:fldCharType="end"/>
      </w:r>
      <w:r w:rsidR="00141231" w:rsidRPr="00551BF7">
        <w:rPr>
          <w:rFonts w:ascii="Arial" w:hAnsi="Arial" w:cs="Arial"/>
          <w:color w:val="auto"/>
          <w:sz w:val="20"/>
          <w:szCs w:val="20"/>
        </w:rPr>
        <w:t xml:space="preserve">: </w:t>
      </w:r>
      <w:r w:rsidR="001E147E" w:rsidRPr="00551BF7">
        <w:rPr>
          <w:rFonts w:ascii="Arial" w:hAnsi="Arial" w:cs="Arial"/>
          <w:color w:val="auto"/>
          <w:sz w:val="20"/>
          <w:szCs w:val="20"/>
        </w:rPr>
        <w:t>R</w:t>
      </w:r>
      <w:r w:rsidRPr="00551BF7">
        <w:rPr>
          <w:rFonts w:ascii="Arial" w:hAnsi="Arial" w:cs="Arial"/>
          <w:color w:val="auto"/>
          <w:sz w:val="20"/>
          <w:szCs w:val="20"/>
        </w:rPr>
        <w:t xml:space="preserve">epresents the major ions </w:t>
      </w:r>
      <w:r w:rsidR="00E8694F" w:rsidRPr="00551BF7">
        <w:rPr>
          <w:rFonts w:ascii="Arial" w:hAnsi="Arial" w:cs="Arial"/>
          <w:color w:val="auto"/>
          <w:sz w:val="20"/>
          <w:szCs w:val="20"/>
        </w:rPr>
        <w:t xml:space="preserve">from </w:t>
      </w:r>
      <w:r w:rsidR="00BA5FC4" w:rsidRPr="00551BF7">
        <w:rPr>
          <w:rFonts w:ascii="Arial" w:hAnsi="Arial" w:cs="Arial"/>
          <w:color w:val="auto"/>
          <w:sz w:val="20"/>
          <w:szCs w:val="20"/>
        </w:rPr>
        <w:t>Namaqualand</w:t>
      </w:r>
      <w:r w:rsidRPr="00551BF7">
        <w:rPr>
          <w:rFonts w:ascii="Arial" w:hAnsi="Arial" w:cs="Arial"/>
          <w:color w:val="auto"/>
          <w:sz w:val="20"/>
          <w:szCs w:val="20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2768"/>
        <w:gridCol w:w="2897"/>
        <w:gridCol w:w="2835"/>
      </w:tblGrid>
      <w:tr w:rsidR="001E147E" w:rsidRPr="00551BF7" w14:paraId="63FFBFC1" w14:textId="77777777" w:rsidTr="001708FC">
        <w:trPr>
          <w:trHeight w:val="280"/>
        </w:trPr>
        <w:tc>
          <w:tcPr>
            <w:tcW w:w="2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3B8CA6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551BF7">
              <w:rPr>
                <w:rFonts w:ascii="Arial" w:hAnsi="Arial" w:cs="Arial"/>
                <w:b/>
                <w:sz w:val="20"/>
                <w:szCs w:val="20"/>
              </w:rPr>
              <w:t> </w:t>
            </w:r>
            <w:r w:rsidR="00BA5FC4" w:rsidRPr="00551BF7">
              <w:rPr>
                <w:rFonts w:ascii="Arial" w:hAnsi="Arial" w:cs="Arial"/>
                <w:b/>
                <w:sz w:val="20"/>
                <w:szCs w:val="20"/>
              </w:rPr>
              <w:t>Parameter</w:t>
            </w:r>
          </w:p>
        </w:tc>
        <w:tc>
          <w:tcPr>
            <w:tcW w:w="2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8F9851" w14:textId="77777777" w:rsidR="00F106FE" w:rsidRPr="00551BF7" w:rsidRDefault="00F106FE" w:rsidP="005D46B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Abiye&lt;/Author&gt;&lt;Year&gt;2013&lt;/Year&gt;&lt;RecNum&gt;116&lt;/RecNum&gt;&lt;DisplayText&gt;(Abiye and Leshomo, 2013)&lt;/DisplayText&gt;&lt;record&gt;&lt;rec-number&gt;116&lt;/rec-number&gt;&lt;foreign-keys&gt;&lt;key app="EN" db-id="sfrvaxp2tpfrsse5sa1xafxkw0wf9wadpds5" timestamp="1561857503"&gt;116&lt;/key&gt;&lt;/foreign-keys&gt;&lt;ref-type name="Journal Article"&gt;17&lt;/ref-type&gt;&lt;contributors&gt;&lt;authors&gt;&lt;author&gt;Abiye, Tamiru A.&lt;/author&gt;&lt;author&gt;Leshomo, Joyce T.&lt;/author&gt;&lt;/authors&gt;&lt;/contributors&gt;&lt;titles&gt;&lt;title&gt;Groundwater flow and radioactivity in Namaqualand, South Africa&lt;/title&gt;&lt;secondary-title&gt;Environmental Earth Sciences&lt;/secondary-title&gt;&lt;/titles&gt;&lt;periodical&gt;&lt;full-title&gt;Environmental Earth Sciences&lt;/full-title&gt;&lt;/periodical&gt;&lt;pages&gt;281-293&lt;/pages&gt;&lt;volume&gt;70&lt;/volume&gt;&lt;number&gt;1&lt;/number&gt;&lt;dates&gt;&lt;year&gt;2013&lt;/year&gt;&lt;pub-dates&gt;&lt;date&gt;September 01&lt;/date&gt;&lt;/pub-dates&gt;&lt;/dates&gt;&lt;isbn&gt;1866-6299&lt;/isbn&gt;&lt;label&gt;Abiye2013&lt;/label&gt;&lt;work-type&gt;journal article&lt;/work-type&gt;&lt;urls&gt;&lt;related-urls&gt;&lt;url&gt;https://doi.org/10.1007/s12665-012-2126-9&lt;/url&gt;&lt;/related-urls&gt;&lt;/urls&gt;&lt;electronic-resource-num&gt;10.1007/s12665-012-2126-9&lt;/electronic-resource-num&gt;&lt;/record&gt;&lt;/Cite&gt;&lt;/EndNote&gt;</w:instrText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551BF7">
              <w:rPr>
                <w:rFonts w:ascii="Arial" w:hAnsi="Arial" w:cs="Arial"/>
                <w:b/>
                <w:bCs/>
                <w:noProof/>
                <w:sz w:val="20"/>
                <w:szCs w:val="20"/>
              </w:rPr>
              <w:t>(Abiye and Leshomo, 2013)</w:t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14:paraId="0AD3375E" w14:textId="77777777" w:rsidR="001E147E" w:rsidRPr="00551BF7" w:rsidRDefault="00DF390C" w:rsidP="005D46B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Erdogan&lt;/Author&gt;&lt;Year&gt;2019&lt;/Year&gt;&lt;RecNum&gt;341&lt;/RecNum&gt;&lt;DisplayText&gt;(Erdogan&lt;style face="italic"&gt; et al.&lt;/style&gt;, 2019)&lt;/DisplayText&gt;&lt;record&gt;&lt;rec-number&gt;341&lt;/rec-number&gt;&lt;foreign-keys&gt;&lt;key app="EN" db-id="sfrvaxp2tpfrsse5sa1xafxkw0wf9wadpds5" timestamp="1569905133"&gt;341&lt;/key&gt;&lt;/foreign-keys&gt;&lt;ref-type name="Journal Article"&gt;17&lt;/ref-type&gt;&lt;contributors&gt;&lt;authors&gt;&lt;author&gt;Erdogan, IG&lt;/author&gt;&lt;author&gt;Fosso-Kankeu, E&lt;/author&gt;&lt;author&gt;Ntwampe, SKO&lt;/author&gt;&lt;author&gt;Waanders, FB&lt;/author&gt;&lt;author&gt;Hoth, N&lt;/author&gt;&lt;author&gt;Rand, A&lt;/author&gt;&lt;/authors&gt;&lt;/contributors&gt;&lt;titles&gt;&lt;title&gt;Groundwater as an alternative source to irregular surface water in the O’Kiep area, Namaqualand, South Africa&lt;/title&gt;&lt;secondary-title&gt;Physics and Chemistry of the Earth, Parts A/B/C&lt;/secondary-title&gt;&lt;/titles&gt;&lt;periodical&gt;&lt;full-title&gt;Physics and Chemistry of the Earth, Parts A/B/C&lt;/full-title&gt;&lt;/periodical&gt;&lt;dates&gt;&lt;year&gt;2019&lt;/year&gt;&lt;/dates&gt;&lt;isbn&gt;1474-7065&lt;/isbn&gt;&lt;urls&gt;&lt;/urls&gt;&lt;/record&gt;&lt;/Cite&gt;&lt;/EndNote&gt;</w:instrText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Pr="00551BF7">
              <w:rPr>
                <w:rFonts w:ascii="Arial" w:hAnsi="Arial" w:cs="Arial"/>
                <w:b/>
                <w:bCs/>
                <w:noProof/>
                <w:sz w:val="20"/>
                <w:szCs w:val="20"/>
              </w:rPr>
              <w:t>(Erdogan</w:t>
            </w:r>
            <w:r w:rsidRPr="00551BF7">
              <w:rPr>
                <w:rFonts w:ascii="Arial" w:hAnsi="Arial" w:cs="Arial"/>
                <w:b/>
                <w:bCs/>
                <w:i/>
                <w:noProof/>
                <w:sz w:val="20"/>
                <w:szCs w:val="20"/>
              </w:rPr>
              <w:t xml:space="preserve"> et al.</w:t>
            </w:r>
            <w:r w:rsidRPr="00551BF7">
              <w:rPr>
                <w:rFonts w:ascii="Arial" w:hAnsi="Arial" w:cs="Arial"/>
                <w:b/>
                <w:bCs/>
                <w:noProof/>
                <w:sz w:val="20"/>
                <w:szCs w:val="20"/>
              </w:rPr>
              <w:t>, 2019)</w:t>
            </w:r>
            <w:r w:rsidRPr="00551BF7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</w:tr>
      <w:tr w:rsidR="001E147E" w:rsidRPr="00551BF7" w14:paraId="61698656" w14:textId="77777777" w:rsidTr="00903391">
        <w:trPr>
          <w:trHeight w:val="270"/>
        </w:trPr>
        <w:tc>
          <w:tcPr>
            <w:tcW w:w="2768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656C2833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pH</w:t>
            </w:r>
          </w:p>
        </w:tc>
        <w:tc>
          <w:tcPr>
            <w:tcW w:w="289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14F2B9C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7.11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5548B58B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8.1</w:t>
            </w:r>
          </w:p>
        </w:tc>
      </w:tr>
      <w:tr w:rsidR="001E147E" w:rsidRPr="00551BF7" w14:paraId="24720337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28538BAD" w14:textId="77777777" w:rsidR="001E147E" w:rsidRPr="00551BF7" w:rsidRDefault="001E147E" w:rsidP="0028379A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Eh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28223E0C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9.2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44B30FCD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-57.0</w:t>
            </w:r>
          </w:p>
        </w:tc>
      </w:tr>
      <w:tr w:rsidR="001E147E" w:rsidRPr="00551BF7" w14:paraId="59F646AD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44F2235B" w14:textId="77777777" w:rsidR="001E147E" w:rsidRPr="00551BF7" w:rsidRDefault="001E147E" w:rsidP="0028379A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T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84333C0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2.1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6525107C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5.0</w:t>
            </w:r>
          </w:p>
        </w:tc>
      </w:tr>
      <w:tr w:rsidR="001E147E" w:rsidRPr="00551BF7" w14:paraId="6CE27965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58024EB0" w14:textId="77777777" w:rsidR="001E147E" w:rsidRPr="00551BF7" w:rsidRDefault="001E147E" w:rsidP="0028379A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EC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B9188BB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.04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4937631F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41</w:t>
            </w:r>
          </w:p>
        </w:tc>
      </w:tr>
      <w:tr w:rsidR="001E147E" w:rsidRPr="00551BF7" w14:paraId="632D07F1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47580F6D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TDS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854ACA1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911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036F62C6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793</w:t>
            </w:r>
          </w:p>
        </w:tc>
      </w:tr>
      <w:tr w:rsidR="001E147E" w:rsidRPr="00551BF7" w14:paraId="5747FA30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5196835D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Alk</w:t>
            </w:r>
            <w:r w:rsidR="00F807B4" w:rsidRPr="00551BF7">
              <w:rPr>
                <w:rFonts w:ascii="Arial" w:hAnsi="Arial" w:cs="Arial"/>
                <w:sz w:val="20"/>
                <w:szCs w:val="20"/>
              </w:rPr>
              <w:t>alinity</w:t>
            </w:r>
            <w:r w:rsidR="009B4408" w:rsidRPr="00551BF7">
              <w:rPr>
                <w:rFonts w:ascii="Arial" w:hAnsi="Arial" w:cs="Arial"/>
                <w:sz w:val="20"/>
                <w:szCs w:val="20"/>
                <w:vertAlign w:val="subscript"/>
              </w:rPr>
              <w:t>(Total)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63A665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79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597421F8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34</w:t>
            </w:r>
          </w:p>
        </w:tc>
      </w:tr>
      <w:tr w:rsidR="001E147E" w:rsidRPr="00551BF7" w14:paraId="0354637C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7F55EE22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Na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E9D815E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24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1B78C619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43</w:t>
            </w:r>
          </w:p>
        </w:tc>
      </w:tr>
      <w:tr w:rsidR="001E147E" w:rsidRPr="00551BF7" w14:paraId="1263F423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57793A94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Mg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0C911E3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51.5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1CC0254E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67.3</w:t>
            </w:r>
          </w:p>
        </w:tc>
      </w:tr>
      <w:tr w:rsidR="001E147E" w:rsidRPr="00551BF7" w14:paraId="231464C1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1F998B2E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K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07D1A7B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5.69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3A6DD86B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5.3</w:t>
            </w:r>
          </w:p>
        </w:tc>
      </w:tr>
      <w:tr w:rsidR="001E147E" w:rsidRPr="00551BF7" w14:paraId="2E6252BB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6069F875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Ca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C6D911F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78.5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72652C53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84</w:t>
            </w:r>
          </w:p>
        </w:tc>
      </w:tr>
      <w:tr w:rsidR="001E147E" w:rsidRPr="00551BF7" w14:paraId="0193FA00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0D0C9D0A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Cl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7F13896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447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3C14B5EC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470</w:t>
            </w:r>
          </w:p>
        </w:tc>
      </w:tr>
      <w:tr w:rsidR="001E147E" w:rsidRPr="00551BF7" w14:paraId="16AE9BE9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24EA8E9E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NO</w:t>
            </w:r>
            <w:r w:rsidRPr="00551BF7">
              <w:rPr>
                <w:rFonts w:ascii="Arial" w:hAnsi="Arial" w:cs="Arial"/>
                <w:sz w:val="20"/>
                <w:szCs w:val="20"/>
                <w:vertAlign w:val="subscript"/>
              </w:rPr>
              <w:t>3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56E1B37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7.3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7C16EDD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2.16</w:t>
            </w:r>
          </w:p>
        </w:tc>
      </w:tr>
      <w:tr w:rsidR="001E147E" w:rsidRPr="00551BF7" w14:paraId="40105943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439FEE9E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PO</w:t>
            </w:r>
            <w:r w:rsidRPr="00551BF7">
              <w:rPr>
                <w:rFonts w:ascii="Arial" w:hAnsi="Arial" w:cs="Arial"/>
                <w:sz w:val="20"/>
                <w:szCs w:val="20"/>
                <w:vertAlign w:val="subscript"/>
              </w:rPr>
              <w:t>4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9920D58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.41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2316E307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</w:tr>
      <w:tr w:rsidR="001E147E" w:rsidRPr="00551BF7" w14:paraId="23F4B46A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4E3D3163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SO</w:t>
            </w:r>
            <w:r w:rsidRPr="00551BF7">
              <w:rPr>
                <w:rFonts w:ascii="Arial" w:hAnsi="Arial" w:cs="Arial"/>
                <w:sz w:val="20"/>
                <w:szCs w:val="20"/>
                <w:vertAlign w:val="subscript"/>
              </w:rPr>
              <w:t>4</w:t>
            </w:r>
            <w:r w:rsidRPr="00551BF7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C9C78D6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121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39D4635D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455</w:t>
            </w:r>
          </w:p>
        </w:tc>
      </w:tr>
      <w:tr w:rsidR="001E147E" w:rsidRPr="00551BF7" w14:paraId="20428FEC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7DBA00E0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Zn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3C07E5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81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6ABAEDD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1E147E" w:rsidRPr="00551BF7" w14:paraId="72C51DD0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3498032A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Fe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6BE1F19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06BBEECF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</w:tr>
      <w:tr w:rsidR="001E147E" w:rsidRPr="00551BF7" w14:paraId="282024CE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0F15B19F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Cd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E4BDA6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9.77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4F05AF3A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003</w:t>
            </w:r>
          </w:p>
        </w:tc>
      </w:tr>
      <w:tr w:rsidR="001E147E" w:rsidRPr="00551BF7" w14:paraId="3A05BEBD" w14:textId="77777777" w:rsidTr="00903391">
        <w:trPr>
          <w:trHeight w:val="270"/>
        </w:trPr>
        <w:tc>
          <w:tcPr>
            <w:tcW w:w="2768" w:type="dxa"/>
            <w:tcBorders>
              <w:right w:val="single" w:sz="4" w:space="0" w:color="auto"/>
            </w:tcBorders>
            <w:noWrap/>
            <w:hideMark/>
          </w:tcPr>
          <w:p w14:paraId="7430B96A" w14:textId="77777777" w:rsidR="001E147E" w:rsidRPr="00551BF7" w:rsidRDefault="001E147E" w:rsidP="00551BF7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 xml:space="preserve">Cr </w:t>
            </w:r>
          </w:p>
        </w:tc>
        <w:tc>
          <w:tcPr>
            <w:tcW w:w="28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461BC2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  <w:tc>
          <w:tcPr>
            <w:tcW w:w="2835" w:type="dxa"/>
            <w:tcBorders>
              <w:left w:val="single" w:sz="4" w:space="0" w:color="auto"/>
            </w:tcBorders>
            <w:noWrap/>
            <w:hideMark/>
          </w:tcPr>
          <w:p w14:paraId="78A3ABE1" w14:textId="77777777" w:rsidR="001E147E" w:rsidRPr="00551BF7" w:rsidRDefault="001E147E" w:rsidP="005D46BB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551BF7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</w:tbl>
    <w:p w14:paraId="09733700" w14:textId="77777777" w:rsidR="002066F5" w:rsidRPr="00551BF7" w:rsidRDefault="00DE1374" w:rsidP="00551BF7">
      <w:pPr>
        <w:spacing w:after="0" w:line="360" w:lineRule="auto"/>
        <w:rPr>
          <w:rFonts w:ascii="Arial" w:hAnsi="Arial" w:cs="Arial"/>
          <w:sz w:val="20"/>
          <w:szCs w:val="20"/>
        </w:rPr>
        <w:sectPr w:rsidR="002066F5" w:rsidRPr="00551BF7">
          <w:footerReference w:type="default" r:id="rId14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551BF7">
        <w:rPr>
          <w:rFonts w:ascii="Arial" w:hAnsi="Arial" w:cs="Arial"/>
          <w:sz w:val="20"/>
          <w:szCs w:val="20"/>
        </w:rPr>
        <w:t>The units are all in mg/L</w:t>
      </w:r>
      <w:r w:rsidR="0055651F" w:rsidRPr="00551BF7">
        <w:rPr>
          <w:rFonts w:ascii="Arial" w:hAnsi="Arial" w:cs="Arial"/>
          <w:sz w:val="20"/>
          <w:szCs w:val="20"/>
        </w:rPr>
        <w:t xml:space="preserve"> with the exception of </w:t>
      </w:r>
      <w:r w:rsidR="00296F32" w:rsidRPr="00551BF7">
        <w:rPr>
          <w:rFonts w:ascii="Arial" w:hAnsi="Arial" w:cs="Arial"/>
          <w:sz w:val="20"/>
          <w:szCs w:val="20"/>
        </w:rPr>
        <w:t>EC (mS/cm)</w:t>
      </w:r>
      <w:r w:rsidR="00C37542" w:rsidRPr="00551BF7">
        <w:rPr>
          <w:rFonts w:ascii="Arial" w:hAnsi="Arial" w:cs="Arial"/>
          <w:sz w:val="20"/>
          <w:szCs w:val="20"/>
        </w:rPr>
        <w:t>,</w:t>
      </w:r>
      <w:r w:rsidR="00235FA0" w:rsidRPr="00551BF7">
        <w:rPr>
          <w:rFonts w:ascii="Arial" w:hAnsi="Arial" w:cs="Arial"/>
          <w:sz w:val="20"/>
          <w:szCs w:val="20"/>
        </w:rPr>
        <w:t xml:space="preserve"> Eh (mV),</w:t>
      </w:r>
      <w:r w:rsidR="00296F32" w:rsidRPr="00551BF7">
        <w:rPr>
          <w:rFonts w:ascii="Arial" w:hAnsi="Arial" w:cs="Arial"/>
          <w:sz w:val="20"/>
          <w:szCs w:val="20"/>
        </w:rPr>
        <w:t xml:space="preserve"> </w:t>
      </w:r>
      <w:r w:rsidR="00F807B4" w:rsidRPr="00551BF7">
        <w:rPr>
          <w:rFonts w:ascii="Arial" w:hAnsi="Arial" w:cs="Arial"/>
          <w:sz w:val="20"/>
          <w:szCs w:val="20"/>
        </w:rPr>
        <w:t>Temperature</w:t>
      </w:r>
      <w:r w:rsidR="00C37542" w:rsidRPr="00551BF7">
        <w:rPr>
          <w:rFonts w:ascii="Arial" w:hAnsi="Arial" w:cs="Arial"/>
          <w:sz w:val="20"/>
          <w:szCs w:val="20"/>
        </w:rPr>
        <w:t xml:space="preserve"> °C</w:t>
      </w:r>
      <w:r w:rsidR="00235FA0" w:rsidRPr="00551BF7">
        <w:rPr>
          <w:rFonts w:ascii="Arial" w:hAnsi="Arial" w:cs="Arial"/>
          <w:sz w:val="20"/>
          <w:szCs w:val="20"/>
        </w:rPr>
        <w:t xml:space="preserve"> </w:t>
      </w:r>
      <w:r w:rsidR="00254A29" w:rsidRPr="00551BF7">
        <w:rPr>
          <w:rFonts w:ascii="Arial" w:hAnsi="Arial" w:cs="Arial"/>
          <w:sz w:val="20"/>
          <w:szCs w:val="20"/>
        </w:rPr>
        <w:t>and pH</w:t>
      </w:r>
    </w:p>
    <w:p w14:paraId="2411A26A" w14:textId="77777777" w:rsidR="002066F5" w:rsidRPr="00551BF7" w:rsidRDefault="00BA323D" w:rsidP="00551BF7">
      <w:pPr>
        <w:spacing w:after="0" w:line="360" w:lineRule="auto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lastRenderedPageBreak/>
        <w:t>Table 2: Saturation index of minerals in groundwater</w:t>
      </w:r>
      <w:r w:rsidR="00A46835" w:rsidRPr="00551BF7">
        <w:rPr>
          <w:rFonts w:ascii="Arial" w:hAnsi="Arial" w:cs="Arial"/>
          <w:sz w:val="20"/>
          <w:szCs w:val="20"/>
        </w:rPr>
        <w:t xml:space="preserve"> </w:t>
      </w:r>
    </w:p>
    <w:tbl>
      <w:tblPr>
        <w:tblW w:w="15163" w:type="dxa"/>
        <w:jc w:val="center"/>
        <w:tblLayout w:type="fixed"/>
        <w:tblLook w:val="04A0" w:firstRow="1" w:lastRow="0" w:firstColumn="1" w:lastColumn="0" w:noHBand="0" w:noVBand="1"/>
      </w:tblPr>
      <w:tblGrid>
        <w:gridCol w:w="2122"/>
        <w:gridCol w:w="992"/>
        <w:gridCol w:w="850"/>
        <w:gridCol w:w="1418"/>
        <w:gridCol w:w="2268"/>
        <w:gridCol w:w="1843"/>
        <w:gridCol w:w="850"/>
        <w:gridCol w:w="992"/>
        <w:gridCol w:w="1134"/>
        <w:gridCol w:w="2694"/>
      </w:tblGrid>
      <w:tr w:rsidR="00BA323D" w:rsidRPr="008813E4" w14:paraId="4E648356" w14:textId="77777777" w:rsidTr="00DC635B">
        <w:trPr>
          <w:trHeight w:hRule="exact" w:val="526"/>
          <w:jc w:val="center"/>
        </w:trPr>
        <w:tc>
          <w:tcPr>
            <w:tcW w:w="765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39084D0" w14:textId="77777777" w:rsidR="00BA323D" w:rsidRPr="008813E4" w:rsidRDefault="000A471B" w:rsidP="00551B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US"/>
              </w:rPr>
              <w:t>2013</w:t>
            </w:r>
            <w:r w:rsidR="00BA323D" w:rsidRPr="008813E4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7513" w:type="dxa"/>
            <w:gridSpan w:val="5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40444" w14:textId="77777777" w:rsidR="00BA323D" w:rsidRPr="008813E4" w:rsidRDefault="000A471B" w:rsidP="00551B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hAnsi="Arial" w:cs="Arial"/>
                <w:b/>
                <w:bCs/>
                <w:noProof/>
                <w:sz w:val="18"/>
                <w:szCs w:val="18"/>
              </w:rPr>
              <w:t>2019</w:t>
            </w:r>
            <w:r w:rsidR="00BA323D"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 </w:t>
            </w:r>
          </w:p>
        </w:tc>
      </w:tr>
      <w:tr w:rsidR="0021237C" w:rsidRPr="008813E4" w14:paraId="73E56BFA" w14:textId="77777777" w:rsidTr="00773DCF">
        <w:trPr>
          <w:trHeight w:hRule="exact" w:val="571"/>
          <w:jc w:val="center"/>
        </w:trPr>
        <w:tc>
          <w:tcPr>
            <w:tcW w:w="2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0F63E5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ZA"/>
              </w:rPr>
              <w:t xml:space="preserve">Phase          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80003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SI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5594C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log IAP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F6E42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log K(295 K,1tm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5B5EA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F0A6FA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Phase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429DEA" w14:textId="77777777" w:rsidR="00DE54F7" w:rsidRPr="008813E4" w:rsidRDefault="00DE54F7" w:rsidP="00DE54F7">
            <w:pPr>
              <w:spacing w:after="0" w:line="240" w:lineRule="auto"/>
              <w:ind w:left="42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SI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0CC5C" w14:textId="77777777" w:rsidR="00DE54F7" w:rsidRPr="008813E4" w:rsidRDefault="00DE54F7" w:rsidP="00F8788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log IAP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CC1A9" w14:textId="77777777" w:rsidR="00DE54F7" w:rsidRPr="008813E4" w:rsidRDefault="00E9610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log K(288 K,</w:t>
            </w:r>
            <w:r w:rsidR="00DE54F7"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1 </w:t>
            </w:r>
            <w:proofErr w:type="spellStart"/>
            <w:r w:rsidR="00DE54F7"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atm</w:t>
            </w:r>
            <w:proofErr w:type="spellEnd"/>
            <w:r w:rsidR="00DE54F7" w:rsidRPr="008813E4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E3AE0" w14:textId="77777777" w:rsidR="00DE54F7" w:rsidRPr="008813E4" w:rsidRDefault="00DE54F7" w:rsidP="00551BF7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</w:tr>
      <w:tr w:rsidR="0021237C" w:rsidRPr="008813E4" w14:paraId="7B4B025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6C566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napa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55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6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097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6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F2AB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0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747287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E74F1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napa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20F9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D76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6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86B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0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4E3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F51A4E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A52AC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nhydr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7F60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8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6588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F727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E27DC6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3F680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nhydr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7DF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469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4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DA94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3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30C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037FF3E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30713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ntarctic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3F40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8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6122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338F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9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E3C0FB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332EE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ntarctic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C1F5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A9C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74F3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8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5FA4C" w14:textId="0FFC752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2A642F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BBB0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ragon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D5D6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5163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298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2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66C88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CCC1A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ragon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D5B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5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E2E2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38E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2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BD7E4" w14:textId="79E2E1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5FBEDB50" w14:textId="77777777" w:rsidTr="00773DCF">
        <w:trPr>
          <w:trHeight w:hRule="exact" w:val="250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6397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rca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67BA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2017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0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E352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8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5CAD31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12029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rca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A026A" w14:textId="58E5DA5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6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B991D" w14:textId="40CDAD1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6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DCA12" w14:textId="0E8238D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0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DFAE4" w14:textId="43390AB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69A73AFC" w14:textId="77777777" w:rsidTr="00773DCF">
        <w:trPr>
          <w:trHeight w:hRule="exact" w:val="340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F067C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Arti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9FD5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971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486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0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2AC79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BE788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Arti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26FAA" w14:textId="08FC241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1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2CC6F" w14:textId="531FFCF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3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9ABF2" w14:textId="4BE4404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5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632CA" w14:textId="76A2162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6DB4394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8EB9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assa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886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3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DAB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2D1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8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8D8F2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0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DDE17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assa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F6EB2" w14:textId="46A4187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65BA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4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82B2E" w14:textId="1C8F98C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8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D5F0D" w14:textId="3D7618C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0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9A35F5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075F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ischof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37B7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3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51D0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8C08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4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0400E5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71B6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ischof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C8F8" w14:textId="204B2A2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3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08292" w14:textId="3BD321E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E08E3" w14:textId="037437D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5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7AAE2" w14:textId="7ACA499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22917A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8D722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loed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077E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2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4C99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5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746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3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F0049E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20B71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loed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D4EAB" w14:textId="68FBA35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1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FB105" w14:textId="3884283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4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6B774" w14:textId="0DA4B9A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3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89E2E" w14:textId="7917B9D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2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8BB044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7D9D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ruc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2336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0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A4E7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2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1A5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2DC601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5E3DB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ruc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1C77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5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E903A" w14:textId="544A156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FD30C" w14:textId="17CF611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7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1BE5" w14:textId="36D088A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504B9E9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A0A4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rush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170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949B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CA88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6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6C9F06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17689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rush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6144" w14:textId="0C5EB2B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5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44392" w14:textId="30CA49E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1806" w14:textId="1732F43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6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36B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E3DEFA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0F0D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Burke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A6A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3.9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A2CA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4.7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F31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7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21BA00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D6BE7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Burke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52B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1.9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D2C8" w14:textId="5B82287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2.7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28DB" w14:textId="2A15492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7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A5078" w14:textId="4F112B7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2F007C8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1E936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E52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9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90A5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0.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EB18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4.4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7EC6C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F9B5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51E0E" w14:textId="27FB163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3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ECBBD" w14:textId="7850F16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9.7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AE487" w14:textId="3ADACDA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6.1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0B32" w14:textId="6A554BF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</w:t>
            </w:r>
          </w:p>
        </w:tc>
      </w:tr>
      <w:tr w:rsidR="0021237C" w:rsidRPr="008813E4" w14:paraId="6DDBCD7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B6B23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0D4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5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3AC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7.7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239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3.2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4602D0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AD64B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E09F6" w14:textId="39AAFD4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8.5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10CC4" w14:textId="1BDF619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6.9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39258" w14:textId="591FFA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5.4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21D54" w14:textId="7D67915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</w:p>
        </w:tc>
      </w:tr>
      <w:tr w:rsidR="0021237C" w:rsidRPr="008813E4" w14:paraId="0E36722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6575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1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A20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7.1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99B8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8.9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80C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6.1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9E57B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AF77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CE202" w14:textId="7034EE6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8.1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73913" w14:textId="790FCB0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0.4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5594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8.6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EEEA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7E1B5035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C63B2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149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2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816F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5ABF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3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6F3F3D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DE13F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FA4B3" w14:textId="1478A70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3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1795" w14:textId="5C4C957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B7D95" w14:textId="6DAA1CB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4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D776D" w14:textId="6F251A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23FD92C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E109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B091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4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828E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5B0E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8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9818F3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5F71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73528" w14:textId="1CD2A7A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3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F01D7" w14:textId="010FBEA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68BCC" w14:textId="6397022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8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DB9CB" w14:textId="0DF949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294074C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F5148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1E5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9.7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DD5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1.4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019C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1.2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348B3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16D89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03430" w14:textId="0EF90D5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0.8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EB74F" w14:textId="3D4638E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3.9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B0913" w14:textId="20BBC1F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4.8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7F149" w14:textId="33EE86D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</w:p>
        </w:tc>
      </w:tr>
      <w:tr w:rsidR="0021237C" w:rsidRPr="008813E4" w14:paraId="77F94A4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DE3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49F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2.2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9F01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C44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5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F9BFB4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3B6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982EF" w14:textId="7433613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6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0F334" w14:textId="17113D0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8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EC658" w14:textId="5C46742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5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BD724" w14:textId="3449D47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76767924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A299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Fe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5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7325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1.0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1FA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5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ADA5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7.5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DC678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05972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4928E" w14:textId="0380BA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6.1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70DD5" w14:textId="7C8F58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3.4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A705A" w14:textId="619CED3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9.6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533F2" w14:textId="33A9F5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</w:p>
        </w:tc>
      </w:tr>
      <w:tr w:rsidR="0021237C" w:rsidRPr="008813E4" w14:paraId="6D27E17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125D0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alfa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8A9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-1.0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9E55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9.3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0D6A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10.4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DE7DB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EAE8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alfa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8BF65" w14:textId="22BB856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0.7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37A34" w14:textId="3785CAA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11.7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4080A" w14:textId="3339629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10.9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537BB" w14:textId="0F971FC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32F5B62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00841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1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850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2.4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F3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7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4DE1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9.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758792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2DEAB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19AB7" w14:textId="27784FF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6.5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0F43" w14:textId="2EE9150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3.8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B3A5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0.3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9A32B" w14:textId="0B1FD31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7CB491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5A21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F61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3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D8D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4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217E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8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2EC70E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B53D4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D3020" w14:textId="4D9F7FD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9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C1936" w14:textId="05CA28A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8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00170" w14:textId="48EEDD1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8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3F0D6" w14:textId="59757BE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FF748C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BEC67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0093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9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F2C5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60FB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8A63CE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7AED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0F044" w14:textId="57AF93E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8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E0E42" w14:textId="45116E6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5E49B" w14:textId="1B8142D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2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FC4A2" w14:textId="709D313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FACE27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AFD08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FF43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95A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DE68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3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151CA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DBC4F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05827" w14:textId="7FA77E9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0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2A5E3" w14:textId="51942CE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2C782" w14:textId="4C19A06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4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CC275" w14:textId="774D79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6E344015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79A3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0710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8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BF9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096C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9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EC600C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1999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2CC51" w14:textId="6683BC7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7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53330" w14:textId="7D7F12A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9AAA0" w14:textId="232966D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1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3B5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690184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8B60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0B6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C553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D5D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5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80FEE7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3B3EB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2C2C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66E1B" w14:textId="0EFC40B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AF5A6" w14:textId="172B880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5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EB41B" w14:textId="3AE6FCA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E41566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FFEC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5584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1.6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7E6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4.7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7D10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1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C9BD05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9473A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64DB2" w14:textId="7AA81A9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0.7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F990D" w14:textId="44417C1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3.8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F7D6F" w14:textId="4A2161F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0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BF2E1" w14:textId="3B47AAA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1E6F711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9CEE9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9AE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3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0E0F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3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4577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1.6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17BB5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E2C72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s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01A42" w14:textId="2F772EC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8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C3B0E" w14:textId="1F4267C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9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26333" w14:textId="7DB73D4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2.8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7093" w14:textId="6AAD360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461E0634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52A0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lc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AE97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3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B1A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0EB0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4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C14D4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2A950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lc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4717C" w14:textId="0B7FCD6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7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2552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96800" w14:textId="44C795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4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8FA2" w14:textId="4E4FE5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675691D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E0D64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83B8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3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0818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0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2A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0.6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91120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0A8B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5D3C4" w14:textId="368889F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3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9EB23" w14:textId="7E972EC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1.4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E4488" w14:textId="162A25A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0.1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7CC54" w14:textId="7382ABB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4036AC2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25274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215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1.8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8F05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2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8AB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3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A1EA1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1B18E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6A3DE" w14:textId="2B1DEFE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3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9489A" w14:textId="08E96A4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4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30453" w14:textId="53E5138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3.8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9CFD4" w14:textId="7D97C47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O</w:t>
            </w:r>
          </w:p>
        </w:tc>
      </w:tr>
      <w:tr w:rsidR="0021237C" w:rsidRPr="008813E4" w14:paraId="20CA326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77B14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arnal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8F1D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0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1D6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7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D94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3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F259AD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B0E8F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rnall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5350E" w14:textId="4473C6A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5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102D9" w14:textId="4219058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2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7117A" w14:textId="3B88FB7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2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65C92" w14:textId="42D4ED1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7E8413A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FD037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BE3B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6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B053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4223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8816EF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8B1BE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93CE8" w14:textId="0AD7F86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1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29D00" w14:textId="7B74922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2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DC146" w14:textId="7574103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1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C5DB6" w14:textId="4E9888E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7D0AD1D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F3470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FBD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30DB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9.8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254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7.2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5B2AC1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7FCA7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7EDBD" w14:textId="5B05822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3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81458" w14:textId="4F1533E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8.4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16602" w14:textId="0EA6D5F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8.7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3463F" w14:textId="5407425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</w:p>
        </w:tc>
      </w:tr>
      <w:tr w:rsidR="0021237C" w:rsidRPr="008813E4" w14:paraId="3E51FC6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207E1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13A1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ECED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5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0D37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.0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6BD1DC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2D035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5C71F" w14:textId="73909CB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4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4B1D3" w14:textId="248D228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9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6C304" w14:textId="2C87003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.3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468B8" w14:textId="3C1A324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5408651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4D30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584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67E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135B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0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0B6E7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D460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23432" w14:textId="74A0E1D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1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943F3" w14:textId="4A44DE6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9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07653" w14:textId="44E1BB1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1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83F11" w14:textId="74E97AD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22E04AE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1BDF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:2.6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EF20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3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744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4025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5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12A7F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2.6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6EE39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2.6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CB4E5" w14:textId="6A6D15D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5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4AE20" w14:textId="438C09E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9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8E1E8" w14:textId="60A8C02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4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F6AC8" w14:textId="5F5FAFD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2.6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4B047F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A66E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4B59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002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4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B42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F47FE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FD64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D6AA" w14:textId="4E1D29C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0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F2A2D" w14:textId="1A621B8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8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1C1E9" w14:textId="28B55D0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2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8DF02" w14:textId="0ECF53C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27DE726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C67CE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0C3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3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7EF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3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175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6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D55DF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5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70E91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B342F" w14:textId="4FD8B04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6.0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DA937" w14:textId="732885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3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1A163" w14:textId="3168230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6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916DA" w14:textId="73FEBE1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</w:p>
        </w:tc>
      </w:tr>
      <w:tr w:rsidR="0021237C" w:rsidRPr="008813E4" w14:paraId="084ADA3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D79EA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E40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4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245C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4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B242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8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F05DB1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4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H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B381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BF38" w14:textId="46F0613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3.1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C7DF7" w14:textId="40C6F12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5688" w14:textId="40E1CC5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8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9652B" w14:textId="2C57384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H</w:t>
            </w:r>
          </w:p>
        </w:tc>
      </w:tr>
      <w:tr w:rsidR="0021237C" w:rsidRPr="008813E4" w14:paraId="59CD284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A267A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EDB7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72D3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F6D6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6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BD4E60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8889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39B3A" w14:textId="1D12BEA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5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6E10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1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3A508" w14:textId="1124340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5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EF5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5B2D81D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8F4A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7F20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CC6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631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9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0256EE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1CA18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DC3C9" w14:textId="1D2572F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1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C6A4" w14:textId="3FBE2A3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1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D6C80" w14:textId="21A7D7C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9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84C22" w14:textId="25D30AE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B8B1DD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DA74C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01E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A991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04B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75974C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E2E18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3821C" w14:textId="40B8029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36C99" w14:textId="5BFF54C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1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104F" w14:textId="18CD93B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081AA" w14:textId="75CC5FD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2C55B8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058F9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dO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2415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163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5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2385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2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208F8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O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20709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O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B822F" w14:textId="37F6933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0357" w14:textId="6090C8B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9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2F8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7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B5CD7" w14:textId="06B22B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dO</w:t>
            </w:r>
            <w:proofErr w:type="spellEnd"/>
          </w:p>
        </w:tc>
      </w:tr>
      <w:tr w:rsidR="0021237C" w:rsidRPr="008813E4" w14:paraId="6E8FFDB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5619F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E3E1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1.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FF44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A58F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2.3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3D42FD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3CD7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US"/>
              </w:rPr>
              <w:t>CH</w:t>
            </w:r>
            <w:r w:rsidRPr="008813E4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US"/>
              </w:rPr>
              <w:t>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274C2" w14:textId="7D6549C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4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5FBC8" w14:textId="083037C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0.7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92888" w14:textId="3B52B5A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6.1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4D36F" w14:textId="273FBDD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477DCD25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04949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hloroapat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559A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1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DD5C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5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F19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4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2094E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04F8D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hloroapat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BCE1D" w14:textId="2E2BA80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2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EFF62" w14:textId="3CD9469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.2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82C12" w14:textId="0E7274D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0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F5D5E" w14:textId="030758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5DCEE80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33D0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hrom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DD91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2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EC71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5.8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86E8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5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D04510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A6928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hrom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F219F" w14:textId="712B573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8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9CAE6" w14:textId="150217E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5.5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98FE1" w14:textId="446DB9A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7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178A9" w14:textId="01C9960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027C157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A7248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1821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1.4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9BDB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8.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1241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0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962B98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7395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US"/>
              </w:rPr>
              <w:t>Cl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US"/>
              </w:rPr>
              <w:t>2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20BCE" w14:textId="07DE3B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3.9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B9E5A" w14:textId="481A3A4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0.5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6A53C" w14:textId="2F00955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3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DADAA" w14:textId="2D8D6BB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</w:p>
        </w:tc>
      </w:tr>
      <w:tr w:rsidR="0021237C" w:rsidRPr="008813E4" w14:paraId="00AC030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4F83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9B5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FEB0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2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7A9C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8.8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D583E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7141E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715F" w14:textId="739E34F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7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C084C" w14:textId="26D4F22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7540D" w14:textId="6D28A22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0.0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06E16" w14:textId="7F75B5B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</w:p>
        </w:tc>
      </w:tr>
      <w:tr w:rsidR="0021237C" w:rsidRPr="008813E4" w14:paraId="4CE78B5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FD16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2BE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8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B871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B0FA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1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CC4EC8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B22BD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7BCAD" w14:textId="5CA464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0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E2B30" w14:textId="2F42941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1.2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BB151" w14:textId="5397DF4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1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E6B4F" w14:textId="1F8B7F6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4D23265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D97A0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BF85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6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34DF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1E7B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1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0928D0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38241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CB609" w14:textId="29B1596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3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03588" w14:textId="22C6270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9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2A06F" w14:textId="242C389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4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1B040" w14:textId="0D9F973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43894CA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82E66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841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3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F464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4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88B7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67AC3A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B171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)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9A644" w14:textId="1125B05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2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C5206" w14:textId="4B8AF6F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3896C" w14:textId="6541ED5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9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B486" w14:textId="70E1484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209F010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4F5F9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280F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9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95E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6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173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6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01F9E7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0F4D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26392" w14:textId="4CA2806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0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2AD76" w14:textId="442161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53E0B" w14:textId="09EA943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1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9EBFC" w14:textId="0941B75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7FE9A854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F76B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872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5.8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9EE1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4.7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596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0.6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8F284D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DFA77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94FC2" w14:textId="6C8FB7D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8.9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5AE27" w14:textId="3C7514E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4.1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6DE7D" w14:textId="5ECDF27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3.1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256D3" w14:textId="7AA3332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</w:p>
        </w:tc>
      </w:tr>
      <w:tr w:rsidR="0021237C" w:rsidRPr="008813E4" w14:paraId="6DE6355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EB89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AE8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9.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E59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0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666B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8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22F5A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B134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65FED" w14:textId="7300866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6.6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DCE5" w14:textId="543659D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0.5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8EFD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0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60336" w14:textId="529A04A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567FC62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9914D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2161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2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52AF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3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F41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0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5E2413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ECE56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2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85A3C" w14:textId="66D7047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2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A78C7" w14:textId="06C5255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2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840FB" w14:textId="09A4136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9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1E375" w14:textId="33406A6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7A0AD89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E1F7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A46F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1067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2.6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2A8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9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F284D5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2AEA7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314D5" w14:textId="61D1684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9.3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2EB3F" w14:textId="78CB140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6.0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7AEBF" w14:textId="6DEAABC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3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7AD94" w14:textId="39EBD0B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04B52A4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23D9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8135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9.0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B10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5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06FA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0.5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B4811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DC6E3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D6B41" w14:textId="68B51A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3.4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881B2" w14:textId="3C5FF6A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2.0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43E6A" w14:textId="239500A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1.3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B3D8E" w14:textId="00F53B0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5234D74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23E0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2025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0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170B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7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F03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B91C9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E09A5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EF71D" w14:textId="4569AB5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0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B141D" w14:textId="4FA8BBB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8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F6AAF" w14:textId="261048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A6B8" w14:textId="1316764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1996B2D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34ABD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1558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2.9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A467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5.9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E7F8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00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BCF234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892E5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38763" w14:textId="6D72B40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4.3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DBB42" w14:textId="618B69A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7.2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581BC" w14:textId="215A739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9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EC9F7" w14:textId="32584C2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1922B15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57BF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green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ABF2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4274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4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41FD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0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73672C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DDA61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green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A895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2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4A508" w14:textId="7325667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BDB21" w14:textId="55E084F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0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255CE" w14:textId="359789F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1A44C99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FAAAB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purple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4840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0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9CDF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4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E88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0B0B3F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F50D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purple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15F74" w14:textId="6371464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8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7B743" w14:textId="7CD9B82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E622D" w14:textId="30A78D4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934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r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6FE5357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F78FA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Dolom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00B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4B8B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5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00A1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0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DE10A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Mg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615AE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Dolom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9A517" w14:textId="231C9C6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2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F3448" w14:textId="5072881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5683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9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C4A24" w14:textId="3AAA5B1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Mg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4586DF3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40459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Epso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B3A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3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D4F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93EA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0D59EE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3ED9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Epso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B7A9D" w14:textId="0BA2341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6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BB4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C9B0" w14:textId="4B439F8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9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A1FE8" w14:textId="5AA7670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708788E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2F57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Ettring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-F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FD9F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6.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904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0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089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5.1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8A29A0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6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FC706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Ettring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F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152DF" w14:textId="477253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5.9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50FFA" w14:textId="54DB183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0.6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2B0EE" w14:textId="1552953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6.6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A5C65" w14:textId="554CCD9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088192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9BC33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CB89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19D9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5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7A0E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9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31522F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EB8ED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770D" w14:textId="141CA6C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9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7DB21" w14:textId="2DD08A7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E5DAC" w14:textId="1C326F0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3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C83C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08DC101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3A898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A99A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8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13C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0BCC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366630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F1C3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15726" w14:textId="55DA9E3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0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930C2" w14:textId="48B5E0F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1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06828" w14:textId="02996C3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1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88CBD" w14:textId="201B605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1885AE7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613B1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5805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7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90AB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8.7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D77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9.4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B330CD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804C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D47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1.2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B4C51" w14:textId="5C37E15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9.8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BA77F" w14:textId="2A36255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1.1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5BECD" w14:textId="0AB98AE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</w:p>
        </w:tc>
      </w:tr>
      <w:tr w:rsidR="0021237C" w:rsidRPr="008813E4" w14:paraId="35A5D2C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83E08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bookmarkStart w:id="0" w:name="_GoBack"/>
            <w:r w:rsidRPr="0064077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bookmarkEnd w:id="0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9833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08.4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ADB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1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32D8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02.3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025CA9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DAC29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75D90" w14:textId="1B86F20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8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D4730" w14:textId="014EB41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02.3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0C929" w14:textId="7DE1521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06.1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22A19" w14:textId="2A7FFA7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67C83BB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930F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O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6961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0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8BC1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5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54A2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5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98A74B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AB587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D5626" w14:textId="09D29E1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6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EBAE1" w14:textId="52B32B8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4A17" w14:textId="4816EE7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.0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B340A" w14:textId="0DB0F30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</w:t>
            </w:r>
            <w:proofErr w:type="spellEnd"/>
          </w:p>
        </w:tc>
      </w:tr>
      <w:tr w:rsidR="0021237C" w:rsidRPr="008813E4" w14:paraId="460EADE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A8FF9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rrihydr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am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2A2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CC24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6D4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EF2970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997F6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rrihydr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am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956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6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976A" w14:textId="76BE384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2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47E9E" w14:textId="11B50C4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6DAE" w14:textId="38E393F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6060600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32ADA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Ferryhyd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D53C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8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4179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ADAE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1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83C5C9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B88E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rryhyd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CE4AF" w14:textId="4E8D0C4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DD56E" w14:textId="1BC885B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2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1BE38" w14:textId="32C7D27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1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B3B58" w14:textId="2BA4279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6F69EC4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4FF9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Gayluss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A509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2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29C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7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1814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4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B6A22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B631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Gayluss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F073" w14:textId="06F97F5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2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2373C" w14:textId="26F3AFA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8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DA8E8" w14:textId="36E189F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6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570ED" w14:textId="05B616F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2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76A4E8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993E0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Glase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C87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2.7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487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0.5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7694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B0F5F1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BF4D4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Glase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42316" w14:textId="3A579DA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7.7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2E6B9" w14:textId="777FC5C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8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A17F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0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6CAAD" w14:textId="5049106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6BC06E0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5358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Glaube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F51D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6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3BD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6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72FB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9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9DEDBB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9F0F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Glaube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FF202" w14:textId="60B27C4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3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42B04" w14:textId="450D557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2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30EB3" w14:textId="0576190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79F1F" w14:textId="018CC03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035C788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49256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Goeth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CE9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5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9B6B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2744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A928D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OH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5791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Goeth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8778A" w14:textId="7346081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4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EB9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2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AACA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7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855F" w14:textId="01F0664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OH</w:t>
            </w:r>
            <w:proofErr w:type="spellEnd"/>
          </w:p>
        </w:tc>
      </w:tr>
      <w:tr w:rsidR="0021237C" w:rsidRPr="008813E4" w14:paraId="4EB5154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87FBC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Gypsum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1DD8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B4EC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A8C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6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27394E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24236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Gypsum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F342E" w14:textId="5344701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1BC07" w14:textId="450F501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4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720E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6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6E968" w14:textId="6C219AC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51BE0E4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FED5E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1023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2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DF4A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0.2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EB4B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3.4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B28478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4C8E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59FDF" w14:textId="105977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2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2E89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0.4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25DCB" w14:textId="32E8FAF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4.6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52CA1" w14:textId="6465A39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612EEB2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379CC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755D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5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EC2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3825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5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F7C6F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C562D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E85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7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6FC54" w14:textId="531B9B6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0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AC5A8" w14:textId="2BD2EF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7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D9F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8954AD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FF8D5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al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CE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9F8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0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AAC6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5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A93DC0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C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6BF93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al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5820F" w14:textId="0539AAC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5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5EAD" w14:textId="4DBC1F7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0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BFBE6" w14:textId="455AD7B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5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B735B" w14:textId="1498BC8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Cl</w:t>
            </w:r>
          </w:p>
        </w:tc>
      </w:tr>
      <w:tr w:rsidR="0021237C" w:rsidRPr="008813E4" w14:paraId="5343201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65F4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Cl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6224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4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E61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0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84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4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6E3073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Cl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99581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Cl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48B1F" w14:textId="032F83E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7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A0345" w14:textId="4F87F02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0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C543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7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6CBB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Cl</w:t>
            </w:r>
            <w:proofErr w:type="spellEnd"/>
          </w:p>
        </w:tc>
      </w:tr>
      <w:tr w:rsidR="0021237C" w:rsidRPr="008813E4" w14:paraId="377DD99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3344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emat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353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BC37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5A73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0AD72D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1AF4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emat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62EEC" w14:textId="1E357E4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7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305FF" w14:textId="2D140C6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6.47 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A07EA" w14:textId="4F09FCE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2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E74A6" w14:textId="0F002BB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1486CD4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10AB0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exahyd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D0D9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5D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43C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DCDD7F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E300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exahyd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49D21" w14:textId="71D0CA7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0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CF019" w14:textId="3566342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3EB9D" w14:textId="060737E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6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2BBAF" w14:textId="66D123C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0A5A86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7E69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ydrophi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06F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8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6F7E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9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174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9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EF3BC7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92371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ydrophil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82B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8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4A6D" w14:textId="2CEC03B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-6.60 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A2585" w14:textId="4913574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2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E24C7" w14:textId="43E2A0B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4DF70CB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39730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ydroxyapat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E623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B3B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6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9287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.6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262F3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167A9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ydroxyapat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4D92" w14:textId="6403532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.9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EBBE6" w14:textId="5C09629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4.3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B22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4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A27D5" w14:textId="25CFD5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00034104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AEB4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08F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3.3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123A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8.3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0F4D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1.6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FDDA0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697B5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C98EE" w14:textId="4E032BE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3.5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3DF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9.8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B4A7A" w14:textId="3E75D25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3.3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4E49D" w14:textId="3C034E7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</w:p>
        </w:tc>
      </w:tr>
      <w:tr w:rsidR="0021237C" w:rsidRPr="008813E4" w14:paraId="18A3C90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E1F21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1730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712A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3B8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5DF7FF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3DE48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3E94D" w14:textId="24F7B5B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2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A10E8" w14:textId="61B780D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3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57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1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BB461" w14:textId="7B0AC53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0B5593E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63D8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(OH)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860B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1.3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3E4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2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8C1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4.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128BE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OH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113D3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63E0C" w14:textId="7B6F624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9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72EC0" w14:textId="60CD1A3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6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944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4.6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707E" w14:textId="5CFC8CF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(OH)</w:t>
            </w:r>
          </w:p>
        </w:tc>
      </w:tr>
      <w:tr w:rsidR="0021237C" w:rsidRPr="008813E4" w14:paraId="5516F5B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18B2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-carbona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95D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6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F4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5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E419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5B7546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2D309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-carbona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D9D11" w14:textId="2563149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0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F8652" w14:textId="53CFAA8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9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B5E8" w14:textId="08C3112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0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F4F03" w14:textId="4B3575F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.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AF42D4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DE30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-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trona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FF39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4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18F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8.5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477B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1508A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EFA1A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-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trona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A97C2" w14:textId="193E744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0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CB781" w14:textId="72737EA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7.1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8BB63" w14:textId="791E5B3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991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54F4CA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7985D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21E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0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FC5E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5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942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4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91CCF2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44E3D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57791" w14:textId="292601C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5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89B97" w14:textId="5DC7E1B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9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5C63F" w14:textId="2EF14E9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.6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3494A" w14:textId="24CE428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65DB410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3CD2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DE40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8.4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612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4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6B3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4.8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27CFE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39D2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B9A17" w14:textId="0162FB9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7.4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33F78" w14:textId="27AEA81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2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6C20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86.7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E3B72" w14:textId="739D627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FF0D40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5AA7B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ain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1398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9ABC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0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04ED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1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80E05A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MgCl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FC505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ain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387BB" w14:textId="6CF97DD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9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ACE27" w14:textId="26E7DA4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0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7101" w14:textId="14E780B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1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30E1B" w14:textId="3C5E142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MgCl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03B1E6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02456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alici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CE00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6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C1A9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7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4810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1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DC6942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2F69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alici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B979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3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A6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5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08D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-10.27 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EFF0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70D8EDA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0AA50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F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A7D5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7.2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79DD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6.7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E36B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4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595D1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936FE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988B3" w14:textId="21110B2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7.1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E1E74" w14:textId="5FDB1B9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6.7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349C5" w14:textId="2DF187C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5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1C756" w14:textId="5F6EE54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6AE596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143F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6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8DB4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4.2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030D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2.6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F8F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95DE0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8707E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7B996" w14:textId="54FE1BE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1.8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76298" w14:textId="73BD979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0.2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E366B" w14:textId="25F377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4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A482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</w:p>
        </w:tc>
      </w:tr>
      <w:tr w:rsidR="0021237C" w:rsidRPr="008813E4" w14:paraId="25E157A4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A9AE5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K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1661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571B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9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773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738C57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CC94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1F76B" w14:textId="1C84298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2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D82E3" w14:textId="6B5E97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7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30F16" w14:textId="0846B88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4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6A9EB" w14:textId="3151F4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4CF4B1D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EBFC0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Lansford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177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0E7E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E4C3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0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D9F6B3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E2145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Lansford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45B1A" w14:textId="19C459B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-2.87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7BF13" w14:textId="4023CBB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A1272" w14:textId="7C4CA4F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0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271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BF69A0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584F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Lawrenc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A939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6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C965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6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F7D8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2CEED9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7CD1D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Lawrenc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B93E8" w14:textId="31C9638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-20.10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5DA90" w14:textId="5169FA6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7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E9165" w14:textId="2424A06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8352" w14:textId="7413A94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6909715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801C6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Leonhardt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F03D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3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360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B7D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67F47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F08EC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Leonhardt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25637" w14:textId="6F79A15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-4.90 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415D" w14:textId="506BC4C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26E44" w14:textId="38B72FB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7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D0C9A" w14:textId="3FDBC10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D0E674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4E316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Leo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A46F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2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11F9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2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59D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0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FACDEA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E7DE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Leo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CE95E" w14:textId="094269E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2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198F6" w14:textId="3B6AC16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3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5D8BB" w14:textId="36B914A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0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83CBA" w14:textId="162D430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5B950AC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9D52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Lepidocroc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E89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ED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D25F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8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1D5ECB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OH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E6F19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Lepidocroc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FD24E" w14:textId="35FDBA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2.09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3ABA4" w14:textId="2CBBCB1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2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C79F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1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0965C" w14:textId="2C812DF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OOH</w:t>
            </w:r>
            <w:proofErr w:type="spellEnd"/>
          </w:p>
        </w:tc>
      </w:tr>
      <w:tr w:rsidR="0021237C" w:rsidRPr="008813E4" w14:paraId="12B905A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CB7F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Maghemite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disord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30A4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5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E3D2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CE89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5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FD2F5F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33D9A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aghem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disord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1C757" w14:textId="61E2CFC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2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92F1E" w14:textId="612FD4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4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17BE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2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BE765" w14:textId="5D67AB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00123D25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1AAA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Maghemite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ord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EE6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3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05CA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F8F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7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A3815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A9E54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aghem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ord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D4296" w14:textId="35A9017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0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04916" w14:textId="7B3FFF3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.4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0AD9A" w14:textId="746EE03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4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0DA43" w14:textId="4A21623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13A4773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C071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Magnesite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nat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3E40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1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EFB7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1DCC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8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4104C6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502A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agnesit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nat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94E82" w14:textId="554B0C1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8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58C1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D5243" w14:textId="1B5114C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99561" w14:textId="0F83B0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  <w:tr w:rsidR="0021237C" w:rsidRPr="008813E4" w14:paraId="2CD883A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7D5B2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sz w:val="18"/>
                <w:szCs w:val="18"/>
                <w:lang w:val="en-ZA"/>
              </w:rPr>
              <w:t>Magnesite</w:t>
            </w:r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syn</w:t>
            </w:r>
            <w:proofErr w:type="spellEnd"/>
            <w:r w:rsidRPr="008813E4">
              <w:rPr>
                <w:rFonts w:ascii="Arial" w:eastAsia="Times New Roman" w:hAnsi="Arial" w:cs="Arial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FDF6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6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98D1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77B8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0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28BF7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A713A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agnesit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syn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90047" w14:textId="3B1CC5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0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C4FC7" w14:textId="5D52215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D50AD" w14:textId="5B6CD89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CA5FB" w14:textId="4B3E29B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50DA7B1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40302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agnet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3493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8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D8E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6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214D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7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395FAE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C773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agnet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F20B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.1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752F7" w14:textId="70371B4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8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6AE0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7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E9297" w14:textId="711B9C0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7F996E7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B182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elante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734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AC92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9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292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2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0F611C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1489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elante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987DA" w14:textId="786DA5C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2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D8240" w14:textId="3119348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5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A92BD" w14:textId="7A47C4D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3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C2D0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274591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2FB92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ercal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ED2A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8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32C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2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1E5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D92177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9BE0F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ercall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2334D" w14:textId="6A585AA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9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70D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3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038F" w14:textId="3284422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4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4739E" w14:textId="0196E92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H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525FD6E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8B191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DFDE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2.5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2D83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1.5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CB60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4.0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8DF14E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32129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05D6A" w14:textId="131EB4B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3.5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C5937" w14:textId="27DF003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3.7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7652C" w14:textId="77C6CF5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7.3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1532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</w:p>
        </w:tc>
      </w:tr>
      <w:tr w:rsidR="0021237C" w:rsidRPr="008813E4" w14:paraId="0C69623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C4770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6D48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342F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CB90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4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9A202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48B4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4189D" w14:textId="1C0850B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5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11C9F" w14:textId="5041823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0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3D494" w14:textId="66AA806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4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F234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FCB4D0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E8ADE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F79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4.0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E4E0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F5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8638E1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4F29F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A2E04" w14:textId="3CC9D82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6.1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43342" w14:textId="195E86C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6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F42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5.5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F5B37" w14:textId="51C741C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6F370EB7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57161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6E5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0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D3F0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5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6DC8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4073F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0B84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46992" w14:textId="0D95BDC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2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2D863" w14:textId="48C71AD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6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1959" w14:textId="121A254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5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D1478" w14:textId="3CDEFE1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65036D7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3C7B7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A51B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E85A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9D77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4AAF55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9335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32F6A" w14:textId="6ADF24D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4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ECE4D" w14:textId="34EC526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D1CD0" w14:textId="6A119D6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8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74448" w14:textId="315FA23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5719246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8C9E5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5D7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1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4E9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0D2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C4C60F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30C24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A7391" w14:textId="05A317A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8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03D9F" w14:textId="7CB28F4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8BC3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1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9D12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5EDAEF4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734F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-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xychlorur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2A5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8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C5AF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4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B758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6F878D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3F82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-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xychlorur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F97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D2A5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16.52 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2F09" w14:textId="2E5814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6.9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F479C" w14:textId="28E4E8A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l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03B910F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198A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9BE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7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2A2F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4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1A70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1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992A4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AD14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B6FFD" w14:textId="3828C82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0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429D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69471" w14:textId="4AC5DAF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1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9A3BF" w14:textId="57E5E09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4773D5D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38A88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6A9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0A86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4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88A8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547F9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401DA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E882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9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A1D01" w14:textId="58E8897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0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78B39" w14:textId="4D55018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0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4FE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528A1B5F" w14:textId="77777777" w:rsidTr="00773DCF">
        <w:trPr>
          <w:trHeight w:hRule="exact" w:val="500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EDEF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8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C5F0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588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4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EC9D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362FA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8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30EAD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8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D70D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8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3647" w14:textId="646D234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0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523A6" w14:textId="0418220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9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579B0" w14:textId="4AAB549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8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6833E5F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48DB7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810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8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B78F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3.7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AB9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9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46FB67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B7E1A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979A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5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C99F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4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A74B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8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C52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5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546662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09197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34FB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9.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6C72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2CD3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2.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88719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FCA7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2452B" w14:textId="619881C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9.8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43E1E" w14:textId="2DCE750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FC0EA" w14:textId="6FD868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3.0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8BDC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78A7BEA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CA73C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7C82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7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6182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9221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7CD1C8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CD2B6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1B0E" w14:textId="32B802F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9.7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5E5F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41491" w14:textId="3D090F9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9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5BE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CBEA5F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490EB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64F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3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21D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A6E1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4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17D365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99F82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2B10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2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D9D26" w14:textId="0331EFF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2AB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7.4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CE80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4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2FCA3E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F1E8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F7B5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3.1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AB72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04B9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22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9A1FC6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5D265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44AB8" w14:textId="58569CB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3.0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34565" w14:textId="4029353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9F148" w14:textId="5C28339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6.2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A3C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318CA1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27A2D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g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DE89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3.0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1D4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4.7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5EBC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7.7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51265C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D6E67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37F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55.6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D93E8" w14:textId="1D8D925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4.0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01BD3" w14:textId="5491257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9.6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840C0" w14:textId="53A3B6D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r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53FB402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0D7A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Mirabi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6DEC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0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EA75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3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7272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3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495B59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0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646B6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irabil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9FAF4" w14:textId="2A2A36A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1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D51FC" w14:textId="1154152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F0763" w14:textId="5671532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7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B4ECF" w14:textId="18EB965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0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BF4480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7FF3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Monosulfa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-F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7AB6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5.3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7DCB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1.5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A74A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6.8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06AECC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0AAFF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onosulfa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F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E5600" w14:textId="570D04D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7.4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616C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41.5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52696" w14:textId="0D4FFB1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8.9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63537" w14:textId="4AEA487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1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1EA42EA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7C5EE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2AC4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7.8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DA5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0.1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3BD5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8.0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55446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18825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DCD39" w14:textId="4C0E597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8.40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700C4" w14:textId="4EF95DB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1.3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518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9.7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34468" w14:textId="382A542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</w:p>
        </w:tc>
      </w:tr>
      <w:tr w:rsidR="0021237C" w:rsidRPr="008813E4" w14:paraId="4B6747F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9DE9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0B5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9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5338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8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607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0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D441E7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51097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57625" w14:textId="451523D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0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247B3" w14:textId="1C7DEB5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9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58B32" w14:textId="307FE54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0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9EFF5" w14:textId="4B9F451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(N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25D09F8C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40D74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E8A2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6636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FC4C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1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99CCAC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1C0E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3BEBA" w14:textId="249361A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3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8E27B" w14:textId="1A6B2BD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5344C" w14:textId="358AC23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.28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3F026" w14:textId="3FFF990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a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1703033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858B1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s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695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F51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1680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5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AC0D6D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EF17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s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2EC7" w14:textId="59C6395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3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C6102" w14:textId="2B834C0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65F7" w14:textId="0F0E1E5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7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E7F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7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82FD3F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9F7BF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4BAC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3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D652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0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DE68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5828C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49C2A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DE5CD" w14:textId="310A846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73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5AEA1" w14:textId="69ACF6C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27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9496D" w14:textId="7E9C7CB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9.4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2CD0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389C195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E294F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9044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69F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0.0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4FA0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8.0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F67D9D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1D19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2C8C" w14:textId="084C5C4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7.4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0EB60" w14:textId="46BB42D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2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286BB" w14:textId="67813F0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9.6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B1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7CB280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84452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D549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7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1F40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9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B709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3.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59BCFD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81234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23A8" w14:textId="69BE5AD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3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89FF9" w14:textId="52A08E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3.7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DF949" w14:textId="645BC50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4.1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1399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16E3E7B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CC5E8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338C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4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6456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1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10D6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31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FBB2C5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A0C0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41EDA" w14:textId="27D07C6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6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063FE" w14:textId="4B6A934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3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8D619" w14:textId="404093C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.3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5A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371DF24B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3D3B5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hco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B172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1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33D9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4.9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F3D6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C924C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(H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7DDB63" w14:textId="7A18E73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hcolite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 Na(H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60DF4" w14:textId="5E87AC0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2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20A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1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641E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9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B21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94</w:t>
            </w:r>
          </w:p>
        </w:tc>
      </w:tr>
      <w:tr w:rsidR="0021237C" w:rsidRPr="008813E4" w14:paraId="6868972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E4FAB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atron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325A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9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87C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ACF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9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B12894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10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29E77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tron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1F602" w14:textId="3408939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8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77788" w14:textId="30A4BD3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156DB" w14:textId="0E22FC4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2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DB6B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10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BFE4BBA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7B7D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Nesqueho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B18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.6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2F8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F43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0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0444AF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FBEC8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esqueho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CA206" w14:textId="3F7369A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9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08A82" w14:textId="2029F2D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9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E7E43" w14:textId="5C1913A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9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E8C6F" w14:textId="64BF96A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3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35462619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ABF5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2(g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55A2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7.6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0410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0.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B0EC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8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56361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A070F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US"/>
              </w:rPr>
              <w:t>O2</w:t>
            </w:r>
            <w:r w:rsidRPr="008813E4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bscript"/>
                <w:lang w:val="en-US"/>
              </w:rPr>
              <w:t>(g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9E102" w14:textId="4813CE8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8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9F58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0.9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DE450" w14:textId="7025256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.8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C8C7A" w14:textId="4FB819B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79A6471E" w14:textId="77777777" w:rsidTr="00773DCF">
        <w:trPr>
          <w:trHeight w:hRule="exact" w:val="218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3057A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ZA"/>
              </w:rPr>
              <w:t>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ED7C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8.5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9367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3.4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BB4D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1.9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B95AA1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AB3C9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(</w:t>
            </w: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cr</w:t>
            </w:r>
            <w:proofErr w:type="spellEnd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)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FB5E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3.8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6632" w14:textId="7EFD869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61.85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453DE" w14:textId="2FA2CDC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45.7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26556" w14:textId="097E120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</w:t>
            </w:r>
          </w:p>
        </w:tc>
      </w:tr>
      <w:tr w:rsidR="0021237C" w:rsidRPr="008813E4" w14:paraId="0B2CB6A2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03308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entahyd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A7C4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9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F38D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36F2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2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2EC4B7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16F5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entahyd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1C6AB" w14:textId="3AE7828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4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F633E" w14:textId="60FB9C9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64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F0230" w14:textId="55C88EC1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19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BBEA" w14:textId="0B34F3E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5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1E3797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67284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ericlas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164A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5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EC58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2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D10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1.8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49C28D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D8D5D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ericlas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08958" w14:textId="70D8655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22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1F8EC" w14:textId="1DF38B1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2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7244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2.5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16D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O</w:t>
            </w:r>
          </w:p>
        </w:tc>
      </w:tr>
      <w:tr w:rsidR="0021237C" w:rsidRPr="008813E4" w14:paraId="4160B63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B88C4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icrome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A276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8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79B2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2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8DC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39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E04A05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882EF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icrome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F12F2" w14:textId="38B4B14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7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6BDDC" w14:textId="3910F3A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3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E62A2" w14:textId="0A195A4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4.5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AC628" w14:textId="7A68C81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1E5FF8E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3A181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irsso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C181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7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4A7A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8.7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0C3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9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2EAEB2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4C762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irsso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DDCCF" w14:textId="5375921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CC9D8" w14:textId="103E174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6.8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81260" w14:textId="7258181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97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5BB7A" w14:textId="48BC3CA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CD0DD7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89A1F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lyhal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716C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9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110D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9.7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74A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7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DA9EF4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4D1F6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lyhal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A9D7E" w14:textId="0028844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4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8B3E7" w14:textId="4040C7C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6.1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898D" w14:textId="3F04064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74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B978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C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6B780F8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C629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Portland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EFE3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8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B692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1.2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D1F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3.0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64BB63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9B6F5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Portland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A6DDD" w14:textId="0702594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1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57F4A" w14:textId="6AD7A61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3.49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12913" w14:textId="54B1885B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23.60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1AD06" w14:textId="185C8FA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OH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</w:p>
        </w:tc>
      </w:tr>
      <w:tr w:rsidR="0021237C" w:rsidRPr="008813E4" w14:paraId="37ACD68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B700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Siderite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4B2E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007E8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4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C2DC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7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C6493E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8B5E6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iderite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2ADDA" w14:textId="4CF21A2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.0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462C2" w14:textId="14EEE7AD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8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D68C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7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A160E" w14:textId="73CCF19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Fe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</w:p>
        </w:tc>
      </w:tr>
      <w:tr w:rsidR="0021237C" w:rsidRPr="008813E4" w14:paraId="37DB2FA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FB34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Sylv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E167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FD0E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86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F193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84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928571C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Cl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A2A31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ylv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8767E" w14:textId="7EE2878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19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662EB" w14:textId="60B4342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5.43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D8C1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76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51DF6" w14:textId="4821B72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Cl</w:t>
            </w:r>
            <w:proofErr w:type="spellEnd"/>
          </w:p>
        </w:tc>
      </w:tr>
      <w:tr w:rsidR="0021237C" w:rsidRPr="008813E4" w14:paraId="3B7F46E5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FBF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Syngen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2ADA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8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CA7D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7.2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F206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4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F3B8FC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067B4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yngen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484BF" w14:textId="01A90A0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6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57C70" w14:textId="3DCF9C83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5.1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3A17D" w14:textId="73DF1F80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4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71939" w14:textId="102DCD1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K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(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6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29984E1D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CF98F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Tachyhyd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BB9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8.0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0324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7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5288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38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AC19ED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F83E8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Tachyhyd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2B9E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37.61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1862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17.38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3DCA8" w14:textId="65C0EC1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0.23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5011A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Mg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l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6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1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471C40E3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F9783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Thermonat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4B87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0.4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627D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9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439A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8358D5E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7D421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Thermonat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D3843" w14:textId="591FF79E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66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415E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9.10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8A478" w14:textId="475E255A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0.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64DD" w14:textId="15865F3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: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6683E5C1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F20CB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Thernard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DE66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0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CB9D0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3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1237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3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C4ABAA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E7E03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Thernard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0F9A4" w14:textId="1E52CC08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47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5DEC0" w14:textId="5A053F2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6.82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F1AE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35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0D3F" w14:textId="4C9489C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S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4</w:t>
            </w:r>
          </w:p>
        </w:tc>
      </w:tr>
      <w:tr w:rsidR="0021237C" w:rsidRPr="008813E4" w14:paraId="7651B246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11FBF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lastRenderedPageBreak/>
              <w:t>Trona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6EA6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3.4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DC56D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4.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BA863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4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F77A3DF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D68DE9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Trona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EECB3" w14:textId="6969FEEF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2.64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B6CB1" w14:textId="55A32A0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24.26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577B9" w14:textId="196BB954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11.62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EE19A" w14:textId="64337B86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Na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H(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)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:2H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2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O</w:t>
            </w:r>
          </w:p>
        </w:tc>
      </w:tr>
      <w:tr w:rsidR="0021237C" w:rsidRPr="008813E4" w14:paraId="06CFAFC0" w14:textId="77777777" w:rsidTr="00773DCF">
        <w:trPr>
          <w:trHeight w:hRule="exact" w:val="374"/>
          <w:jc w:val="center"/>
        </w:trPr>
        <w:tc>
          <w:tcPr>
            <w:tcW w:w="21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3125C2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ZA"/>
              </w:rPr>
              <w:t>Vaterite</w:t>
            </w:r>
            <w:proofErr w:type="spellEnd"/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266E7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0.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2AD8B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8.7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890A1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7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C912FF4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E977B5" w14:textId="77777777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Vaterite</w:t>
            </w:r>
            <w:proofErr w:type="spellEnd"/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25351" w14:textId="22660139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 xml:space="preserve">0.10 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307F2" w14:textId="25CCAE35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71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48742" w14:textId="64FEBFAC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-7.81</w:t>
            </w:r>
          </w:p>
        </w:tc>
        <w:tc>
          <w:tcPr>
            <w:tcW w:w="26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5DF99" w14:textId="26169D12" w:rsidR="00BA323D" w:rsidRPr="008813E4" w:rsidRDefault="00BA323D" w:rsidP="00551B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  <w:t>CaCO</w:t>
            </w:r>
            <w:r w:rsidRPr="008813E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  <w:lang w:val="en-US"/>
              </w:rPr>
              <w:t>3</w:t>
            </w:r>
          </w:p>
        </w:tc>
      </w:tr>
    </w:tbl>
    <w:p w14:paraId="689610F2" w14:textId="77777777" w:rsidR="00BA323D" w:rsidRPr="00551BF7" w:rsidRDefault="00BA323D" w:rsidP="00551BF7">
      <w:pPr>
        <w:spacing w:after="0" w:line="360" w:lineRule="auto"/>
        <w:rPr>
          <w:rFonts w:ascii="Arial" w:hAnsi="Arial" w:cs="Arial"/>
          <w:sz w:val="20"/>
          <w:szCs w:val="20"/>
        </w:rPr>
        <w:sectPr w:rsidR="00BA323D" w:rsidRPr="00551BF7" w:rsidSect="00C215A4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6014F698" w14:textId="77777777" w:rsidR="00165422" w:rsidRDefault="004040C2" w:rsidP="004040C2">
      <w:pPr>
        <w:pStyle w:val="Heading2"/>
        <w:rPr>
          <w:rFonts w:ascii="Arial" w:hAnsi="Arial" w:cs="Arial"/>
          <w:b/>
          <w:smallCaps/>
          <w:color w:val="auto"/>
          <w:sz w:val="22"/>
          <w:szCs w:val="22"/>
        </w:rPr>
      </w:pPr>
      <w:r w:rsidRPr="004040C2">
        <w:rPr>
          <w:rFonts w:ascii="Arial" w:hAnsi="Arial" w:cs="Arial"/>
          <w:b/>
          <w:smallCaps/>
          <w:color w:val="auto"/>
          <w:sz w:val="22"/>
          <w:szCs w:val="22"/>
        </w:rPr>
        <w:lastRenderedPageBreak/>
        <w:t>r</w:t>
      </w:r>
      <w:r w:rsidR="00165422" w:rsidRPr="004040C2">
        <w:rPr>
          <w:rFonts w:ascii="Arial" w:hAnsi="Arial" w:cs="Arial"/>
          <w:b/>
          <w:smallCaps/>
          <w:color w:val="auto"/>
          <w:sz w:val="22"/>
          <w:szCs w:val="22"/>
        </w:rPr>
        <w:t>eferences</w:t>
      </w:r>
    </w:p>
    <w:p w14:paraId="1F450787" w14:textId="77777777" w:rsidR="001865C8" w:rsidRPr="001865C8" w:rsidRDefault="001865C8" w:rsidP="001865C8">
      <w:pPr>
        <w:rPr>
          <w:rFonts w:ascii="Arial" w:hAnsi="Arial" w:cs="Arial"/>
        </w:rPr>
      </w:pPr>
    </w:p>
    <w:p w14:paraId="363E8582" w14:textId="77777777" w:rsidR="005201A0" w:rsidRPr="00551BF7" w:rsidRDefault="005201A0" w:rsidP="00551BF7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t xml:space="preserve">Abiye, T. A. and Leshomo, J. T. 2013. Groundwater flow and radioactivity in Namaqualand, South Africa. </w:t>
      </w:r>
      <w:r w:rsidRPr="00551BF7">
        <w:rPr>
          <w:rFonts w:ascii="Arial" w:hAnsi="Arial" w:cs="Arial"/>
          <w:i/>
          <w:sz w:val="20"/>
          <w:szCs w:val="20"/>
        </w:rPr>
        <w:t>Environmental Earth Sciences,</w:t>
      </w:r>
      <w:r w:rsidRPr="00551BF7">
        <w:rPr>
          <w:rFonts w:ascii="Arial" w:hAnsi="Arial" w:cs="Arial"/>
          <w:sz w:val="20"/>
          <w:szCs w:val="20"/>
        </w:rPr>
        <w:t xml:space="preserve"> 70</w:t>
      </w:r>
      <w:r w:rsidRPr="00551BF7">
        <w:rPr>
          <w:rFonts w:ascii="Arial" w:hAnsi="Arial" w:cs="Arial"/>
          <w:b/>
          <w:sz w:val="20"/>
          <w:szCs w:val="20"/>
        </w:rPr>
        <w:t>,</w:t>
      </w:r>
      <w:r w:rsidRPr="00551BF7">
        <w:rPr>
          <w:rFonts w:ascii="Arial" w:hAnsi="Arial" w:cs="Arial"/>
          <w:sz w:val="20"/>
          <w:szCs w:val="20"/>
        </w:rPr>
        <w:t xml:space="preserve"> 281-293.</w:t>
      </w:r>
    </w:p>
    <w:p w14:paraId="1794A04D" w14:textId="77777777" w:rsidR="00427BCB" w:rsidRPr="00551BF7" w:rsidRDefault="00E315F1" w:rsidP="00551BF7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fldChar w:fldCharType="begin"/>
      </w:r>
      <w:r w:rsidRPr="00551BF7">
        <w:rPr>
          <w:rFonts w:ascii="Arial" w:hAnsi="Arial" w:cs="Arial"/>
          <w:sz w:val="20"/>
          <w:szCs w:val="20"/>
        </w:rPr>
        <w:instrText xml:space="preserve"> ADDIN EN.REFLIST </w:instrText>
      </w:r>
      <w:r w:rsidRPr="00551BF7">
        <w:rPr>
          <w:rFonts w:ascii="Arial" w:hAnsi="Arial" w:cs="Arial"/>
          <w:sz w:val="20"/>
          <w:szCs w:val="20"/>
        </w:rPr>
        <w:fldChar w:fldCharType="separate"/>
      </w:r>
      <w:r w:rsidR="00427BCB" w:rsidRPr="00551BF7">
        <w:rPr>
          <w:rFonts w:ascii="Arial" w:hAnsi="Arial" w:cs="Arial"/>
          <w:sz w:val="20"/>
          <w:szCs w:val="20"/>
        </w:rPr>
        <w:t>Erdogan, I., Fosso-Kankeu, E., Ntwampe, S., Waanders, F., Hoth, N. and Rand, A. 2019. Groundwater as an alternative source to irregular surface water in the O</w:t>
      </w:r>
      <w:r w:rsidR="00E61D88" w:rsidRPr="00551BF7">
        <w:rPr>
          <w:rFonts w:ascii="Arial" w:hAnsi="Arial" w:cs="Arial"/>
          <w:sz w:val="20"/>
          <w:szCs w:val="20"/>
        </w:rPr>
        <w:t>'</w:t>
      </w:r>
      <w:r w:rsidR="00427BCB" w:rsidRPr="00551BF7">
        <w:rPr>
          <w:rFonts w:ascii="Arial" w:hAnsi="Arial" w:cs="Arial"/>
          <w:sz w:val="20"/>
          <w:szCs w:val="20"/>
        </w:rPr>
        <w:t xml:space="preserve">Kiep area, Namaqualand, South Africa. </w:t>
      </w:r>
      <w:r w:rsidR="00427BCB" w:rsidRPr="00551BF7">
        <w:rPr>
          <w:rFonts w:ascii="Arial" w:hAnsi="Arial" w:cs="Arial"/>
          <w:i/>
          <w:sz w:val="20"/>
          <w:szCs w:val="20"/>
        </w:rPr>
        <w:t>Physics and Chemistry of the Earth, Parts A/B/C</w:t>
      </w:r>
      <w:r w:rsidR="00427BCB" w:rsidRPr="00551BF7">
        <w:rPr>
          <w:rFonts w:ascii="Arial" w:hAnsi="Arial" w:cs="Arial"/>
          <w:sz w:val="20"/>
          <w:szCs w:val="20"/>
        </w:rPr>
        <w:t>.</w:t>
      </w:r>
    </w:p>
    <w:p w14:paraId="3BD655CE" w14:textId="77777777" w:rsidR="005201A0" w:rsidRPr="00551BF7" w:rsidRDefault="005201A0" w:rsidP="00551BF7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t xml:space="preserve">Leshomo, J. 2011. </w:t>
      </w:r>
      <w:r w:rsidRPr="00551BF7">
        <w:rPr>
          <w:rFonts w:ascii="Arial" w:hAnsi="Arial" w:cs="Arial"/>
          <w:i/>
          <w:sz w:val="20"/>
          <w:szCs w:val="20"/>
        </w:rPr>
        <w:t>Investigation of hydrochemistry and uranium radioactivity in the groundwater of Namaqualand, Northern Cape, South Africa</w:t>
      </w:r>
      <w:r w:rsidRPr="00551BF7">
        <w:rPr>
          <w:rFonts w:ascii="Arial" w:hAnsi="Arial" w:cs="Arial"/>
          <w:sz w:val="20"/>
          <w:szCs w:val="20"/>
        </w:rPr>
        <w:t>, Johannesburg: MSc thesis, University of Witwatersrand.</w:t>
      </w:r>
    </w:p>
    <w:p w14:paraId="28A6A3A4" w14:textId="77777777" w:rsidR="00427BCB" w:rsidRPr="00551BF7" w:rsidRDefault="00427BCB" w:rsidP="00551BF7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t>Parkhurst, D. L. and Appelo, C. 2013. Description of input and examples for PHREEQC version 3: a computer program for speciation, batch-reaction, one-dimensional transport, and inverse geochemical calculations. US Geological Survey.</w:t>
      </w:r>
    </w:p>
    <w:p w14:paraId="1BE0A252" w14:textId="77777777" w:rsidR="00427BCB" w:rsidRPr="00551BF7" w:rsidRDefault="00427BCB" w:rsidP="00551BF7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t xml:space="preserve">Parkhurst, D. L. and Appelo, C. 1999. User's guide to PHREEQC (Version 2): A computer program for speciation, batch-reaction, one-dimensional transport, and inverse geochemical calculations. </w:t>
      </w:r>
      <w:r w:rsidRPr="00551BF7">
        <w:rPr>
          <w:rFonts w:ascii="Arial" w:hAnsi="Arial" w:cs="Arial"/>
          <w:i/>
          <w:sz w:val="20"/>
          <w:szCs w:val="20"/>
        </w:rPr>
        <w:t>Water-resources investigations report,</w:t>
      </w:r>
      <w:r w:rsidRPr="00551BF7">
        <w:rPr>
          <w:rFonts w:ascii="Arial" w:hAnsi="Arial" w:cs="Arial"/>
          <w:sz w:val="20"/>
          <w:szCs w:val="20"/>
        </w:rPr>
        <w:t xml:space="preserve"> 99</w:t>
      </w:r>
      <w:r w:rsidRPr="00551BF7">
        <w:rPr>
          <w:rFonts w:ascii="Arial" w:hAnsi="Arial" w:cs="Arial"/>
          <w:b/>
          <w:sz w:val="20"/>
          <w:szCs w:val="20"/>
        </w:rPr>
        <w:t>,</w:t>
      </w:r>
      <w:r w:rsidRPr="00551BF7">
        <w:rPr>
          <w:rFonts w:ascii="Arial" w:hAnsi="Arial" w:cs="Arial"/>
          <w:sz w:val="20"/>
          <w:szCs w:val="20"/>
        </w:rPr>
        <w:t xml:space="preserve"> 312.</w:t>
      </w:r>
    </w:p>
    <w:p w14:paraId="13BFF22B" w14:textId="77777777" w:rsidR="00502C6D" w:rsidRPr="005201A0" w:rsidRDefault="00E315F1" w:rsidP="00551BF7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551BF7">
        <w:rPr>
          <w:rFonts w:ascii="Arial" w:hAnsi="Arial" w:cs="Arial"/>
          <w:sz w:val="20"/>
          <w:szCs w:val="20"/>
        </w:rPr>
        <w:fldChar w:fldCharType="end"/>
      </w:r>
    </w:p>
    <w:sectPr w:rsidR="00502C6D" w:rsidRPr="005201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ABBE6E" w14:textId="77777777" w:rsidR="00601D96" w:rsidRDefault="00601D96" w:rsidP="00241653">
      <w:pPr>
        <w:spacing w:after="0" w:line="240" w:lineRule="auto"/>
      </w:pPr>
      <w:r>
        <w:separator/>
      </w:r>
    </w:p>
  </w:endnote>
  <w:endnote w:type="continuationSeparator" w:id="0">
    <w:p w14:paraId="499A9619" w14:textId="77777777" w:rsidR="00601D96" w:rsidRDefault="00601D96" w:rsidP="002416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Bold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816910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0FB2BF" w14:textId="6E910F52" w:rsidR="008F0BBA" w:rsidRDefault="008F0B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40770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764938BA" w14:textId="77777777" w:rsidR="008F0BBA" w:rsidRDefault="008F0B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406138" w14:textId="77777777" w:rsidR="00601D96" w:rsidRDefault="00601D96" w:rsidP="00241653">
      <w:pPr>
        <w:spacing w:after="0" w:line="240" w:lineRule="auto"/>
      </w:pPr>
      <w:r>
        <w:separator/>
      </w:r>
    </w:p>
  </w:footnote>
  <w:footnote w:type="continuationSeparator" w:id="0">
    <w:p w14:paraId="7150C9EF" w14:textId="77777777" w:rsidR="00601D96" w:rsidRDefault="00601D96" w:rsidP="002416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3A1F20"/>
    <w:multiLevelType w:val="hybridMultilevel"/>
    <w:tmpl w:val="80221470"/>
    <w:lvl w:ilvl="0" w:tplc="1C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sz w:val="20"/>
      </w:rPr>
    </w:lvl>
    <w:lvl w:ilvl="1" w:tplc="1C090019" w:tentative="1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30116AF"/>
    <w:multiLevelType w:val="hybridMultilevel"/>
    <w:tmpl w:val="1A02078C"/>
    <w:lvl w:ilvl="0" w:tplc="1C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1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553F1B77"/>
    <w:multiLevelType w:val="hybridMultilevel"/>
    <w:tmpl w:val="D4568524"/>
    <w:lvl w:ilvl="0" w:tplc="9C4C7A8E">
      <w:start w:val="1"/>
      <w:numFmt w:val="decimal"/>
      <w:lvlText w:val="[%1] "/>
      <w:lvlJc w:val="left"/>
      <w:pPr>
        <w:ind w:left="720" w:hanging="360"/>
      </w:pPr>
      <w:rPr>
        <w:rFonts w:ascii="Times New Roman" w:hAnsi="Times New Roman" w:hint="default"/>
        <w:sz w:val="20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587634B"/>
    <w:multiLevelType w:val="multilevel"/>
    <w:tmpl w:val="9E98D82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KwMLU0NrIwNbC0sDBQ0lEKTi0uzszPAykwqgUA6YzMU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rvaxp2tpfrsse5sa1xafxkw0wf9wadpds5&quot;&gt;My EndNote Library-Converted&lt;record-ids&gt;&lt;item&gt;116&lt;/item&gt;&lt;item&gt;236&lt;/item&gt;&lt;item&gt;295&lt;/item&gt;&lt;item&gt;341&lt;/item&gt;&lt;/record-ids&gt;&lt;/item&gt;&lt;/Libraries&gt;"/>
  </w:docVars>
  <w:rsids>
    <w:rsidRoot w:val="005973BD"/>
    <w:rsid w:val="0000183B"/>
    <w:rsid w:val="00004229"/>
    <w:rsid w:val="00004FAE"/>
    <w:rsid w:val="000078C2"/>
    <w:rsid w:val="00015B54"/>
    <w:rsid w:val="00016A15"/>
    <w:rsid w:val="00016C79"/>
    <w:rsid w:val="000212BA"/>
    <w:rsid w:val="00026C19"/>
    <w:rsid w:val="00036F48"/>
    <w:rsid w:val="00042415"/>
    <w:rsid w:val="0006053C"/>
    <w:rsid w:val="00065E74"/>
    <w:rsid w:val="000733F0"/>
    <w:rsid w:val="00094F92"/>
    <w:rsid w:val="000A471B"/>
    <w:rsid w:val="000B49D4"/>
    <w:rsid w:val="000B7F55"/>
    <w:rsid w:val="000C037E"/>
    <w:rsid w:val="000D01CC"/>
    <w:rsid w:val="000E4E58"/>
    <w:rsid w:val="000E635E"/>
    <w:rsid w:val="000E7F74"/>
    <w:rsid w:val="000F132B"/>
    <w:rsid w:val="000F3155"/>
    <w:rsid w:val="000F6754"/>
    <w:rsid w:val="00120255"/>
    <w:rsid w:val="0013198C"/>
    <w:rsid w:val="00133163"/>
    <w:rsid w:val="001344D3"/>
    <w:rsid w:val="00135E2B"/>
    <w:rsid w:val="00140FF8"/>
    <w:rsid w:val="00141231"/>
    <w:rsid w:val="001427A5"/>
    <w:rsid w:val="001427E9"/>
    <w:rsid w:val="00147582"/>
    <w:rsid w:val="00154451"/>
    <w:rsid w:val="001561A0"/>
    <w:rsid w:val="001611FD"/>
    <w:rsid w:val="00162135"/>
    <w:rsid w:val="00165422"/>
    <w:rsid w:val="001672D9"/>
    <w:rsid w:val="001708FC"/>
    <w:rsid w:val="001865C8"/>
    <w:rsid w:val="0019267C"/>
    <w:rsid w:val="0019388C"/>
    <w:rsid w:val="00196406"/>
    <w:rsid w:val="001A3B8E"/>
    <w:rsid w:val="001A4FC9"/>
    <w:rsid w:val="001A5B57"/>
    <w:rsid w:val="001A6A6C"/>
    <w:rsid w:val="001B0949"/>
    <w:rsid w:val="001C5154"/>
    <w:rsid w:val="001D6664"/>
    <w:rsid w:val="001E147E"/>
    <w:rsid w:val="001E1786"/>
    <w:rsid w:val="001E3ED6"/>
    <w:rsid w:val="001E7DB4"/>
    <w:rsid w:val="0020052B"/>
    <w:rsid w:val="00205A4E"/>
    <w:rsid w:val="002066F5"/>
    <w:rsid w:val="00211EE2"/>
    <w:rsid w:val="0021237C"/>
    <w:rsid w:val="00222F8C"/>
    <w:rsid w:val="00224923"/>
    <w:rsid w:val="00227EF0"/>
    <w:rsid w:val="00234789"/>
    <w:rsid w:val="00235FA0"/>
    <w:rsid w:val="0024049A"/>
    <w:rsid w:val="00240539"/>
    <w:rsid w:val="00241653"/>
    <w:rsid w:val="002421D2"/>
    <w:rsid w:val="002427AE"/>
    <w:rsid w:val="0024486E"/>
    <w:rsid w:val="00244E9F"/>
    <w:rsid w:val="00247722"/>
    <w:rsid w:val="00251B57"/>
    <w:rsid w:val="00254A29"/>
    <w:rsid w:val="00257B63"/>
    <w:rsid w:val="00261CCA"/>
    <w:rsid w:val="00263766"/>
    <w:rsid w:val="00272F09"/>
    <w:rsid w:val="0027552D"/>
    <w:rsid w:val="0028188B"/>
    <w:rsid w:val="00281EB1"/>
    <w:rsid w:val="0028379A"/>
    <w:rsid w:val="00291E32"/>
    <w:rsid w:val="00293B2A"/>
    <w:rsid w:val="00296759"/>
    <w:rsid w:val="00296F32"/>
    <w:rsid w:val="00297928"/>
    <w:rsid w:val="002A10AE"/>
    <w:rsid w:val="002A5B06"/>
    <w:rsid w:val="002B1049"/>
    <w:rsid w:val="002C5BF0"/>
    <w:rsid w:val="002E4179"/>
    <w:rsid w:val="002F0FE6"/>
    <w:rsid w:val="002F5DA5"/>
    <w:rsid w:val="002F6972"/>
    <w:rsid w:val="00300DFA"/>
    <w:rsid w:val="003036FB"/>
    <w:rsid w:val="00305C2B"/>
    <w:rsid w:val="00307228"/>
    <w:rsid w:val="003111C5"/>
    <w:rsid w:val="00316BDD"/>
    <w:rsid w:val="00317461"/>
    <w:rsid w:val="00320B78"/>
    <w:rsid w:val="00322367"/>
    <w:rsid w:val="00322E86"/>
    <w:rsid w:val="00323232"/>
    <w:rsid w:val="003261AB"/>
    <w:rsid w:val="00333873"/>
    <w:rsid w:val="00333DB7"/>
    <w:rsid w:val="00335A52"/>
    <w:rsid w:val="00335BB3"/>
    <w:rsid w:val="0033621A"/>
    <w:rsid w:val="00340A01"/>
    <w:rsid w:val="00341687"/>
    <w:rsid w:val="00342EA5"/>
    <w:rsid w:val="00345FF7"/>
    <w:rsid w:val="00347901"/>
    <w:rsid w:val="00351D93"/>
    <w:rsid w:val="0035308D"/>
    <w:rsid w:val="00353912"/>
    <w:rsid w:val="00360282"/>
    <w:rsid w:val="00366FB3"/>
    <w:rsid w:val="00370366"/>
    <w:rsid w:val="00382163"/>
    <w:rsid w:val="00390642"/>
    <w:rsid w:val="003A672C"/>
    <w:rsid w:val="003C03A0"/>
    <w:rsid w:val="003C0C3F"/>
    <w:rsid w:val="003C0F72"/>
    <w:rsid w:val="003C1907"/>
    <w:rsid w:val="003C28DE"/>
    <w:rsid w:val="003C732B"/>
    <w:rsid w:val="003E3727"/>
    <w:rsid w:val="003E3C21"/>
    <w:rsid w:val="003F0A1A"/>
    <w:rsid w:val="003F2D17"/>
    <w:rsid w:val="003F52B8"/>
    <w:rsid w:val="00403C6B"/>
    <w:rsid w:val="004040C2"/>
    <w:rsid w:val="0040493C"/>
    <w:rsid w:val="00406090"/>
    <w:rsid w:val="004102A9"/>
    <w:rsid w:val="004107C3"/>
    <w:rsid w:val="004140A5"/>
    <w:rsid w:val="00416AA0"/>
    <w:rsid w:val="00425323"/>
    <w:rsid w:val="00427BCB"/>
    <w:rsid w:val="0043747C"/>
    <w:rsid w:val="00437D5F"/>
    <w:rsid w:val="00441109"/>
    <w:rsid w:val="004422D3"/>
    <w:rsid w:val="00455826"/>
    <w:rsid w:val="00457217"/>
    <w:rsid w:val="00463694"/>
    <w:rsid w:val="004656B1"/>
    <w:rsid w:val="004720BB"/>
    <w:rsid w:val="0047280E"/>
    <w:rsid w:val="004773AD"/>
    <w:rsid w:val="004853D4"/>
    <w:rsid w:val="00485C25"/>
    <w:rsid w:val="004869B3"/>
    <w:rsid w:val="004914F2"/>
    <w:rsid w:val="00491CA5"/>
    <w:rsid w:val="00492C40"/>
    <w:rsid w:val="00494011"/>
    <w:rsid w:val="004A029B"/>
    <w:rsid w:val="004A2467"/>
    <w:rsid w:val="004B0976"/>
    <w:rsid w:val="004B520A"/>
    <w:rsid w:val="004B62EB"/>
    <w:rsid w:val="004B775B"/>
    <w:rsid w:val="004C661E"/>
    <w:rsid w:val="004D3BE8"/>
    <w:rsid w:val="004E223F"/>
    <w:rsid w:val="004E417E"/>
    <w:rsid w:val="004E7C84"/>
    <w:rsid w:val="004F2FDA"/>
    <w:rsid w:val="004F74DE"/>
    <w:rsid w:val="00501D97"/>
    <w:rsid w:val="00502C6D"/>
    <w:rsid w:val="005049A2"/>
    <w:rsid w:val="005051DA"/>
    <w:rsid w:val="00506BCE"/>
    <w:rsid w:val="00507EF5"/>
    <w:rsid w:val="005138C2"/>
    <w:rsid w:val="00514DB5"/>
    <w:rsid w:val="005174B2"/>
    <w:rsid w:val="005201A0"/>
    <w:rsid w:val="00520C29"/>
    <w:rsid w:val="005217BC"/>
    <w:rsid w:val="00534DDD"/>
    <w:rsid w:val="00543F06"/>
    <w:rsid w:val="0054455E"/>
    <w:rsid w:val="00545060"/>
    <w:rsid w:val="00551609"/>
    <w:rsid w:val="0055180F"/>
    <w:rsid w:val="00551BF7"/>
    <w:rsid w:val="00554C33"/>
    <w:rsid w:val="0055651F"/>
    <w:rsid w:val="005604D0"/>
    <w:rsid w:val="00561CA2"/>
    <w:rsid w:val="00567313"/>
    <w:rsid w:val="00574157"/>
    <w:rsid w:val="005747C3"/>
    <w:rsid w:val="00580AB6"/>
    <w:rsid w:val="005830DA"/>
    <w:rsid w:val="005973BD"/>
    <w:rsid w:val="005A08D0"/>
    <w:rsid w:val="005A2B76"/>
    <w:rsid w:val="005A4F9A"/>
    <w:rsid w:val="005B0BD6"/>
    <w:rsid w:val="005B2024"/>
    <w:rsid w:val="005B52AA"/>
    <w:rsid w:val="005C2084"/>
    <w:rsid w:val="005C3A84"/>
    <w:rsid w:val="005C5043"/>
    <w:rsid w:val="005C5413"/>
    <w:rsid w:val="005D46BB"/>
    <w:rsid w:val="005D6865"/>
    <w:rsid w:val="005F140B"/>
    <w:rsid w:val="005F660E"/>
    <w:rsid w:val="0060043E"/>
    <w:rsid w:val="00601D96"/>
    <w:rsid w:val="00602D24"/>
    <w:rsid w:val="00604115"/>
    <w:rsid w:val="00611D3B"/>
    <w:rsid w:val="006159B5"/>
    <w:rsid w:val="006200BE"/>
    <w:rsid w:val="00622EF4"/>
    <w:rsid w:val="00626849"/>
    <w:rsid w:val="006269C2"/>
    <w:rsid w:val="006301D4"/>
    <w:rsid w:val="00640770"/>
    <w:rsid w:val="00641970"/>
    <w:rsid w:val="00641991"/>
    <w:rsid w:val="00641AF4"/>
    <w:rsid w:val="00652752"/>
    <w:rsid w:val="00653134"/>
    <w:rsid w:val="00660D93"/>
    <w:rsid w:val="0066292C"/>
    <w:rsid w:val="00663092"/>
    <w:rsid w:val="00670783"/>
    <w:rsid w:val="00674642"/>
    <w:rsid w:val="00683059"/>
    <w:rsid w:val="00685B9F"/>
    <w:rsid w:val="006905BB"/>
    <w:rsid w:val="00690E77"/>
    <w:rsid w:val="00694F40"/>
    <w:rsid w:val="006A0E5A"/>
    <w:rsid w:val="006A2698"/>
    <w:rsid w:val="006B0280"/>
    <w:rsid w:val="006B44D1"/>
    <w:rsid w:val="006D23A9"/>
    <w:rsid w:val="006D31CD"/>
    <w:rsid w:val="006D5801"/>
    <w:rsid w:val="006E2CB7"/>
    <w:rsid w:val="006E4369"/>
    <w:rsid w:val="006E5327"/>
    <w:rsid w:val="006F1E88"/>
    <w:rsid w:val="006F5F66"/>
    <w:rsid w:val="0071404B"/>
    <w:rsid w:val="0071718B"/>
    <w:rsid w:val="00726FD2"/>
    <w:rsid w:val="0073225F"/>
    <w:rsid w:val="00740EBF"/>
    <w:rsid w:val="0074189B"/>
    <w:rsid w:val="00750B9F"/>
    <w:rsid w:val="00760636"/>
    <w:rsid w:val="00762CA9"/>
    <w:rsid w:val="0076737E"/>
    <w:rsid w:val="00773DCF"/>
    <w:rsid w:val="00777C3C"/>
    <w:rsid w:val="0078060C"/>
    <w:rsid w:val="007876FB"/>
    <w:rsid w:val="00791769"/>
    <w:rsid w:val="007936C7"/>
    <w:rsid w:val="007A3794"/>
    <w:rsid w:val="007A4573"/>
    <w:rsid w:val="007A557B"/>
    <w:rsid w:val="007B5271"/>
    <w:rsid w:val="007B74B9"/>
    <w:rsid w:val="007C6CB0"/>
    <w:rsid w:val="007D48D9"/>
    <w:rsid w:val="007D4F8C"/>
    <w:rsid w:val="007D7DC5"/>
    <w:rsid w:val="007E7CE7"/>
    <w:rsid w:val="007F17CC"/>
    <w:rsid w:val="007F4709"/>
    <w:rsid w:val="00815BF1"/>
    <w:rsid w:val="00816A4F"/>
    <w:rsid w:val="00816D58"/>
    <w:rsid w:val="0082157B"/>
    <w:rsid w:val="0082434E"/>
    <w:rsid w:val="00824678"/>
    <w:rsid w:val="008354FD"/>
    <w:rsid w:val="00837D4D"/>
    <w:rsid w:val="00844FB6"/>
    <w:rsid w:val="00846C75"/>
    <w:rsid w:val="008662D1"/>
    <w:rsid w:val="00871EAA"/>
    <w:rsid w:val="00877419"/>
    <w:rsid w:val="008813E4"/>
    <w:rsid w:val="00886DCE"/>
    <w:rsid w:val="008B5FA1"/>
    <w:rsid w:val="008C07D5"/>
    <w:rsid w:val="008C2BC8"/>
    <w:rsid w:val="008C3694"/>
    <w:rsid w:val="008C56D3"/>
    <w:rsid w:val="008C5F99"/>
    <w:rsid w:val="008C6076"/>
    <w:rsid w:val="008C6D4B"/>
    <w:rsid w:val="008D2DBB"/>
    <w:rsid w:val="008E195E"/>
    <w:rsid w:val="008E1FF3"/>
    <w:rsid w:val="008E2FD7"/>
    <w:rsid w:val="008E6612"/>
    <w:rsid w:val="008F0573"/>
    <w:rsid w:val="008F0BBA"/>
    <w:rsid w:val="008F40AE"/>
    <w:rsid w:val="00901F55"/>
    <w:rsid w:val="00903391"/>
    <w:rsid w:val="00905B6F"/>
    <w:rsid w:val="00910F54"/>
    <w:rsid w:val="00913433"/>
    <w:rsid w:val="009150AD"/>
    <w:rsid w:val="00915E0D"/>
    <w:rsid w:val="00930676"/>
    <w:rsid w:val="00937490"/>
    <w:rsid w:val="0094346B"/>
    <w:rsid w:val="00945D0F"/>
    <w:rsid w:val="00952F9E"/>
    <w:rsid w:val="00960D76"/>
    <w:rsid w:val="009635E2"/>
    <w:rsid w:val="00966230"/>
    <w:rsid w:val="00966F35"/>
    <w:rsid w:val="0096759A"/>
    <w:rsid w:val="009715B3"/>
    <w:rsid w:val="009826E9"/>
    <w:rsid w:val="00987D92"/>
    <w:rsid w:val="0099256A"/>
    <w:rsid w:val="0099739E"/>
    <w:rsid w:val="009A2461"/>
    <w:rsid w:val="009A25A4"/>
    <w:rsid w:val="009B138B"/>
    <w:rsid w:val="009B4408"/>
    <w:rsid w:val="009C5CE5"/>
    <w:rsid w:val="009C6EE8"/>
    <w:rsid w:val="009C6F82"/>
    <w:rsid w:val="009D2F37"/>
    <w:rsid w:val="009D6F71"/>
    <w:rsid w:val="009E096A"/>
    <w:rsid w:val="009F0190"/>
    <w:rsid w:val="00A01A10"/>
    <w:rsid w:val="00A038AE"/>
    <w:rsid w:val="00A10B0C"/>
    <w:rsid w:val="00A23FB0"/>
    <w:rsid w:val="00A273A7"/>
    <w:rsid w:val="00A32794"/>
    <w:rsid w:val="00A33DCD"/>
    <w:rsid w:val="00A46835"/>
    <w:rsid w:val="00A615F7"/>
    <w:rsid w:val="00A62C31"/>
    <w:rsid w:val="00A6457D"/>
    <w:rsid w:val="00A6734F"/>
    <w:rsid w:val="00A76278"/>
    <w:rsid w:val="00A76D1A"/>
    <w:rsid w:val="00A83CA6"/>
    <w:rsid w:val="00A8458D"/>
    <w:rsid w:val="00A85938"/>
    <w:rsid w:val="00A907A9"/>
    <w:rsid w:val="00A92034"/>
    <w:rsid w:val="00A9538E"/>
    <w:rsid w:val="00A961F5"/>
    <w:rsid w:val="00AA0B13"/>
    <w:rsid w:val="00AA6E5D"/>
    <w:rsid w:val="00AA73EA"/>
    <w:rsid w:val="00AB321F"/>
    <w:rsid w:val="00AB5EE5"/>
    <w:rsid w:val="00AB6DFD"/>
    <w:rsid w:val="00AB73D2"/>
    <w:rsid w:val="00AC063F"/>
    <w:rsid w:val="00AC0759"/>
    <w:rsid w:val="00AD591A"/>
    <w:rsid w:val="00AD5F47"/>
    <w:rsid w:val="00AD7090"/>
    <w:rsid w:val="00AD7F78"/>
    <w:rsid w:val="00AE6F7B"/>
    <w:rsid w:val="00AF023F"/>
    <w:rsid w:val="00AF5360"/>
    <w:rsid w:val="00AF58B3"/>
    <w:rsid w:val="00B10377"/>
    <w:rsid w:val="00B14AA3"/>
    <w:rsid w:val="00B21AC8"/>
    <w:rsid w:val="00B21FC9"/>
    <w:rsid w:val="00B25918"/>
    <w:rsid w:val="00B25E4B"/>
    <w:rsid w:val="00B3122D"/>
    <w:rsid w:val="00B33FB0"/>
    <w:rsid w:val="00B351F4"/>
    <w:rsid w:val="00B43A4E"/>
    <w:rsid w:val="00B535F5"/>
    <w:rsid w:val="00B5670B"/>
    <w:rsid w:val="00B60ECB"/>
    <w:rsid w:val="00B622C4"/>
    <w:rsid w:val="00B6249D"/>
    <w:rsid w:val="00B638D8"/>
    <w:rsid w:val="00B77224"/>
    <w:rsid w:val="00B810E5"/>
    <w:rsid w:val="00B81B63"/>
    <w:rsid w:val="00B826E8"/>
    <w:rsid w:val="00B85288"/>
    <w:rsid w:val="00B866BC"/>
    <w:rsid w:val="00B87688"/>
    <w:rsid w:val="00B90F0C"/>
    <w:rsid w:val="00B91DA5"/>
    <w:rsid w:val="00B96FA2"/>
    <w:rsid w:val="00BA1455"/>
    <w:rsid w:val="00BA1523"/>
    <w:rsid w:val="00BA3026"/>
    <w:rsid w:val="00BA323D"/>
    <w:rsid w:val="00BA3251"/>
    <w:rsid w:val="00BA594C"/>
    <w:rsid w:val="00BA5FC4"/>
    <w:rsid w:val="00BA6B92"/>
    <w:rsid w:val="00BB3554"/>
    <w:rsid w:val="00BC00FF"/>
    <w:rsid w:val="00BC070F"/>
    <w:rsid w:val="00BC5477"/>
    <w:rsid w:val="00BD34BA"/>
    <w:rsid w:val="00BD71D2"/>
    <w:rsid w:val="00BE0508"/>
    <w:rsid w:val="00BE0601"/>
    <w:rsid w:val="00BE12FB"/>
    <w:rsid w:val="00BE19A1"/>
    <w:rsid w:val="00BE2B15"/>
    <w:rsid w:val="00BE32D2"/>
    <w:rsid w:val="00BE3E13"/>
    <w:rsid w:val="00BF44FB"/>
    <w:rsid w:val="00BF5ADF"/>
    <w:rsid w:val="00C00716"/>
    <w:rsid w:val="00C10157"/>
    <w:rsid w:val="00C112EB"/>
    <w:rsid w:val="00C115CE"/>
    <w:rsid w:val="00C12A8C"/>
    <w:rsid w:val="00C215A4"/>
    <w:rsid w:val="00C24F42"/>
    <w:rsid w:val="00C30590"/>
    <w:rsid w:val="00C31F13"/>
    <w:rsid w:val="00C34379"/>
    <w:rsid w:val="00C3539A"/>
    <w:rsid w:val="00C357D7"/>
    <w:rsid w:val="00C37542"/>
    <w:rsid w:val="00C40126"/>
    <w:rsid w:val="00C466CE"/>
    <w:rsid w:val="00C52E7C"/>
    <w:rsid w:val="00C56556"/>
    <w:rsid w:val="00C56D21"/>
    <w:rsid w:val="00C623A4"/>
    <w:rsid w:val="00C67B14"/>
    <w:rsid w:val="00C76719"/>
    <w:rsid w:val="00C8396F"/>
    <w:rsid w:val="00C90A08"/>
    <w:rsid w:val="00C90AFA"/>
    <w:rsid w:val="00C92714"/>
    <w:rsid w:val="00C950B4"/>
    <w:rsid w:val="00C95D7C"/>
    <w:rsid w:val="00CA56CA"/>
    <w:rsid w:val="00CA5D7C"/>
    <w:rsid w:val="00CB3C49"/>
    <w:rsid w:val="00CB77B0"/>
    <w:rsid w:val="00CC3C99"/>
    <w:rsid w:val="00CD2973"/>
    <w:rsid w:val="00CD7338"/>
    <w:rsid w:val="00CF0B14"/>
    <w:rsid w:val="00D01FFF"/>
    <w:rsid w:val="00D11A16"/>
    <w:rsid w:val="00D14F4E"/>
    <w:rsid w:val="00D20690"/>
    <w:rsid w:val="00D21E8B"/>
    <w:rsid w:val="00D227EF"/>
    <w:rsid w:val="00D22C4C"/>
    <w:rsid w:val="00D237B9"/>
    <w:rsid w:val="00D27F5D"/>
    <w:rsid w:val="00D3080C"/>
    <w:rsid w:val="00D31C0B"/>
    <w:rsid w:val="00D33000"/>
    <w:rsid w:val="00D337F0"/>
    <w:rsid w:val="00D37809"/>
    <w:rsid w:val="00D4297A"/>
    <w:rsid w:val="00D462B4"/>
    <w:rsid w:val="00D46D09"/>
    <w:rsid w:val="00D4740C"/>
    <w:rsid w:val="00D477E2"/>
    <w:rsid w:val="00D50F1C"/>
    <w:rsid w:val="00D52D56"/>
    <w:rsid w:val="00D53177"/>
    <w:rsid w:val="00D6119B"/>
    <w:rsid w:val="00D67813"/>
    <w:rsid w:val="00D67DCF"/>
    <w:rsid w:val="00D754A8"/>
    <w:rsid w:val="00D769E4"/>
    <w:rsid w:val="00D817D8"/>
    <w:rsid w:val="00D87B4F"/>
    <w:rsid w:val="00D90628"/>
    <w:rsid w:val="00D92B72"/>
    <w:rsid w:val="00D9638D"/>
    <w:rsid w:val="00DA2349"/>
    <w:rsid w:val="00DA2567"/>
    <w:rsid w:val="00DA6D3C"/>
    <w:rsid w:val="00DA7B79"/>
    <w:rsid w:val="00DB0EA0"/>
    <w:rsid w:val="00DB2F9F"/>
    <w:rsid w:val="00DB4064"/>
    <w:rsid w:val="00DB5E88"/>
    <w:rsid w:val="00DB7E69"/>
    <w:rsid w:val="00DC3447"/>
    <w:rsid w:val="00DC3B7F"/>
    <w:rsid w:val="00DC635B"/>
    <w:rsid w:val="00DC7326"/>
    <w:rsid w:val="00DD2A45"/>
    <w:rsid w:val="00DD4323"/>
    <w:rsid w:val="00DE1374"/>
    <w:rsid w:val="00DE54F7"/>
    <w:rsid w:val="00DE711C"/>
    <w:rsid w:val="00DE719A"/>
    <w:rsid w:val="00DF390C"/>
    <w:rsid w:val="00E02DA5"/>
    <w:rsid w:val="00E12CD9"/>
    <w:rsid w:val="00E12D11"/>
    <w:rsid w:val="00E136E7"/>
    <w:rsid w:val="00E163BE"/>
    <w:rsid w:val="00E16AD2"/>
    <w:rsid w:val="00E21C0E"/>
    <w:rsid w:val="00E222D0"/>
    <w:rsid w:val="00E3159F"/>
    <w:rsid w:val="00E315F1"/>
    <w:rsid w:val="00E33498"/>
    <w:rsid w:val="00E42377"/>
    <w:rsid w:val="00E535AE"/>
    <w:rsid w:val="00E5645E"/>
    <w:rsid w:val="00E56CD5"/>
    <w:rsid w:val="00E61D88"/>
    <w:rsid w:val="00E65C82"/>
    <w:rsid w:val="00E67E25"/>
    <w:rsid w:val="00E713A4"/>
    <w:rsid w:val="00E73DB3"/>
    <w:rsid w:val="00E74875"/>
    <w:rsid w:val="00E77EA7"/>
    <w:rsid w:val="00E80A42"/>
    <w:rsid w:val="00E8250A"/>
    <w:rsid w:val="00E83945"/>
    <w:rsid w:val="00E83A25"/>
    <w:rsid w:val="00E8694F"/>
    <w:rsid w:val="00E90A3C"/>
    <w:rsid w:val="00E926AD"/>
    <w:rsid w:val="00E92F31"/>
    <w:rsid w:val="00E96107"/>
    <w:rsid w:val="00EA1751"/>
    <w:rsid w:val="00EA2106"/>
    <w:rsid w:val="00EA7EE7"/>
    <w:rsid w:val="00EB3581"/>
    <w:rsid w:val="00EB6BF4"/>
    <w:rsid w:val="00EC7206"/>
    <w:rsid w:val="00ED197A"/>
    <w:rsid w:val="00ED6C0D"/>
    <w:rsid w:val="00ED79A6"/>
    <w:rsid w:val="00EE46F2"/>
    <w:rsid w:val="00EE6C5E"/>
    <w:rsid w:val="00EE75C2"/>
    <w:rsid w:val="00EF361D"/>
    <w:rsid w:val="00EF3CF3"/>
    <w:rsid w:val="00EF69E0"/>
    <w:rsid w:val="00F0398B"/>
    <w:rsid w:val="00F03B8C"/>
    <w:rsid w:val="00F069A3"/>
    <w:rsid w:val="00F106FE"/>
    <w:rsid w:val="00F13623"/>
    <w:rsid w:val="00F13E53"/>
    <w:rsid w:val="00F17FEF"/>
    <w:rsid w:val="00F2743E"/>
    <w:rsid w:val="00F37C4B"/>
    <w:rsid w:val="00F40D41"/>
    <w:rsid w:val="00F46A3B"/>
    <w:rsid w:val="00F53E21"/>
    <w:rsid w:val="00F56D1F"/>
    <w:rsid w:val="00F67CA1"/>
    <w:rsid w:val="00F72358"/>
    <w:rsid w:val="00F807B4"/>
    <w:rsid w:val="00F84629"/>
    <w:rsid w:val="00F859DA"/>
    <w:rsid w:val="00F87888"/>
    <w:rsid w:val="00F87C5D"/>
    <w:rsid w:val="00F93ACE"/>
    <w:rsid w:val="00F94387"/>
    <w:rsid w:val="00F96472"/>
    <w:rsid w:val="00F96A21"/>
    <w:rsid w:val="00FA4F1B"/>
    <w:rsid w:val="00FA5FB2"/>
    <w:rsid w:val="00FB13D2"/>
    <w:rsid w:val="00FB77EC"/>
    <w:rsid w:val="00FC1ACA"/>
    <w:rsid w:val="00FC2406"/>
    <w:rsid w:val="00FD44BE"/>
    <w:rsid w:val="00FD4BB8"/>
    <w:rsid w:val="00FE2455"/>
    <w:rsid w:val="00FE47AC"/>
    <w:rsid w:val="00FE5137"/>
    <w:rsid w:val="00FF1D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6A9C41D"/>
  <w15:docId w15:val="{7D1573E4-55C6-4266-B035-6774E2F1AB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58B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02DA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F58B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02DA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502C6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F58B3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AF58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315F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15F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315F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315F1"/>
    <w:rPr>
      <w:rFonts w:ascii="Calibri" w:hAnsi="Calibri" w:cs="Calibri"/>
      <w:noProof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3B8E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3B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rsid w:val="001A3B8E"/>
  </w:style>
  <w:style w:type="paragraph" w:styleId="Header">
    <w:name w:val="header"/>
    <w:basedOn w:val="Normal"/>
    <w:link w:val="HeaderChar"/>
    <w:uiPriority w:val="99"/>
    <w:unhideWhenUsed/>
    <w:rsid w:val="001A3B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3B8E"/>
  </w:style>
  <w:style w:type="paragraph" w:styleId="Footer">
    <w:name w:val="footer"/>
    <w:basedOn w:val="Normal"/>
    <w:link w:val="FooterChar"/>
    <w:uiPriority w:val="99"/>
    <w:unhideWhenUsed/>
    <w:rsid w:val="001A3B8E"/>
    <w:pPr>
      <w:tabs>
        <w:tab w:val="center" w:pos="4513"/>
        <w:tab w:val="right" w:pos="9026"/>
      </w:tabs>
      <w:spacing w:after="0" w:line="240" w:lineRule="auto"/>
    </w:pPr>
  </w:style>
  <w:style w:type="paragraph" w:customStyle="1" w:styleId="Body">
    <w:name w:val="Body"/>
    <w:rsid w:val="009C6EE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E5645E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A3B8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character" w:styleId="CommentReference">
    <w:name w:val="annotation reference"/>
    <w:basedOn w:val="DefaultParagraphFont"/>
    <w:uiPriority w:val="99"/>
    <w:semiHidden/>
    <w:unhideWhenUsed/>
    <w:rsid w:val="00BF5A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5A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5AD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5A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5ADF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C063F"/>
    <w:rPr>
      <w:color w:val="800080"/>
      <w:u w:val="single"/>
    </w:rPr>
  </w:style>
  <w:style w:type="paragraph" w:customStyle="1" w:styleId="xl65">
    <w:name w:val="xl65"/>
    <w:basedOn w:val="Normal"/>
    <w:rsid w:val="00AC06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ZA"/>
    </w:rPr>
  </w:style>
  <w:style w:type="paragraph" w:styleId="NoSpacing">
    <w:name w:val="No Spacing"/>
    <w:uiPriority w:val="1"/>
    <w:qFormat/>
    <w:rsid w:val="00F13623"/>
    <w:pPr>
      <w:spacing w:after="0" w:line="240" w:lineRule="auto"/>
    </w:pPr>
    <w:rPr>
      <w:lang w:val="en-GB"/>
    </w:rPr>
  </w:style>
  <w:style w:type="paragraph" w:customStyle="1" w:styleId="Style1">
    <w:name w:val="Style1"/>
    <w:basedOn w:val="Normal"/>
    <w:link w:val="Style1Char"/>
    <w:qFormat/>
    <w:rsid w:val="00335BB3"/>
    <w:pPr>
      <w:spacing w:line="360" w:lineRule="auto"/>
      <w:jc w:val="both"/>
    </w:pPr>
    <w:rPr>
      <w:rFonts w:ascii="Arial" w:hAnsi="Arial" w:cs="Arial"/>
    </w:rPr>
  </w:style>
  <w:style w:type="character" w:customStyle="1" w:styleId="Style1Char">
    <w:name w:val="Style1 Char"/>
    <w:basedOn w:val="DefaultParagraphFont"/>
    <w:link w:val="Style1"/>
    <w:rsid w:val="00335BB3"/>
    <w:rPr>
      <w:rFonts w:ascii="Arial" w:hAnsi="Arial" w:cs="Arial"/>
      <w:lang w:val="en-GB"/>
    </w:rPr>
  </w:style>
  <w:style w:type="paragraph" w:customStyle="1" w:styleId="AdressLines">
    <w:name w:val="AdressLines"/>
    <w:basedOn w:val="BodyText"/>
    <w:link w:val="AdressLinesZchn"/>
    <w:qFormat/>
    <w:rsid w:val="00C24F42"/>
    <w:pPr>
      <w:keepNext/>
      <w:tabs>
        <w:tab w:val="left" w:pos="1134"/>
      </w:tabs>
      <w:spacing w:after="240" w:line="240" w:lineRule="auto"/>
      <w:jc w:val="center"/>
      <w:outlineLvl w:val="0"/>
    </w:pPr>
    <w:rPr>
      <w:rFonts w:ascii="Cambria" w:eastAsia="Times New Roman" w:hAnsi="Cambria" w:cs="Times New Roman"/>
      <w:i/>
      <w:iCs/>
      <w:sz w:val="20"/>
      <w:szCs w:val="20"/>
      <w:lang w:eastAsia="cs-CZ"/>
    </w:rPr>
  </w:style>
  <w:style w:type="character" w:customStyle="1" w:styleId="AdressLinesZchn">
    <w:name w:val="AdressLines Zchn"/>
    <w:link w:val="AdressLines"/>
    <w:rsid w:val="00C24F42"/>
    <w:rPr>
      <w:rFonts w:ascii="Cambria" w:eastAsia="Times New Roman" w:hAnsi="Cambria" w:cs="Times New Roman"/>
      <w:i/>
      <w:iCs/>
      <w:sz w:val="20"/>
      <w:szCs w:val="20"/>
      <w:lang w:val="en-GB" w:eastAsia="cs-CZ"/>
    </w:rPr>
  </w:style>
  <w:style w:type="paragraph" w:styleId="BodyText">
    <w:name w:val="Body Text"/>
    <w:basedOn w:val="Normal"/>
    <w:link w:val="BodyTextChar"/>
    <w:uiPriority w:val="99"/>
    <w:semiHidden/>
    <w:unhideWhenUsed/>
    <w:rsid w:val="00C24F4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24F42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269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03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5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60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91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0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2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9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5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11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usgs.gov/core-science-systems/ngp/national-hydrography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innocentia.erdogan@gmail.com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Elvis.FossoKankeu@nwu.ac.za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39B4D4A58AE1B49A41793CFDD9C2F43" ma:contentTypeVersion="13" ma:contentTypeDescription="Create a new document." ma:contentTypeScope="" ma:versionID="01a955d084f2379c3c54fd1ecaa60455">
  <xsd:schema xmlns:xsd="http://www.w3.org/2001/XMLSchema" xmlns:xs="http://www.w3.org/2001/XMLSchema" xmlns:p="http://schemas.microsoft.com/office/2006/metadata/properties" xmlns:ns3="cddb9e23-7cdc-498a-aa32-6850515a4d51" xmlns:ns4="3bdc866e-bea9-4420-89ab-2700255a729e" targetNamespace="http://schemas.microsoft.com/office/2006/metadata/properties" ma:root="true" ma:fieldsID="f28b7f95dddd4bda1b75b14e8cd48c3c" ns3:_="" ns4:_="">
    <xsd:import namespace="cddb9e23-7cdc-498a-aa32-6850515a4d51"/>
    <xsd:import namespace="3bdc866e-bea9-4420-89ab-2700255a729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db9e23-7cdc-498a-aa32-6850515a4d5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bdc866e-bea9-4420-89ab-2700255a729e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5A31E5-EA8A-4C4F-9019-37B5220CBE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8433C8B-D0A3-4931-8ECA-6BD307E822E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ddb9e23-7cdc-498a-aa32-6850515a4d51"/>
    <ds:schemaRef ds:uri="3bdc866e-bea9-4420-89ab-2700255a729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EC0BE11-36F4-4F48-9FDD-CA7021BC489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39A89C3-E9B3-4E44-8290-D9AC515C77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2</Pages>
  <Words>4252</Words>
  <Characters>24239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PUT</Company>
  <LinksUpToDate>false</LinksUpToDate>
  <CharactersWithSpaces>28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nocentia Erdogan</dc:creator>
  <cp:lastModifiedBy>Innocentia Erdogan</cp:lastModifiedBy>
  <cp:revision>3</cp:revision>
  <dcterms:created xsi:type="dcterms:W3CDTF">2020-08-16T21:14:00Z</dcterms:created>
  <dcterms:modified xsi:type="dcterms:W3CDTF">2020-08-18T0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39B4D4A58AE1B49A41793CFDD9C2F43</vt:lpwstr>
  </property>
</Properties>
</file>